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02DD06" w14:textId="663FFD06" w:rsidR="0082460D" w:rsidRPr="00DE3C97" w:rsidRDefault="0082460D" w:rsidP="00E11F99">
      <w:pPr>
        <w:pStyle w:val="Caption"/>
        <w:jc w:val="center"/>
        <w:rPr>
          <w:sz w:val="28"/>
          <w:szCs w:val="28"/>
        </w:rPr>
      </w:pPr>
      <w:r w:rsidRPr="00DE3C97">
        <w:rPr>
          <w:sz w:val="28"/>
          <w:szCs w:val="28"/>
        </w:rPr>
        <w:t xml:space="preserve">The </w:t>
      </w:r>
      <w:r w:rsidR="00547A7B" w:rsidRPr="00DE3C97">
        <w:rPr>
          <w:sz w:val="28"/>
          <w:szCs w:val="28"/>
        </w:rPr>
        <w:t>co-</w:t>
      </w:r>
      <w:r w:rsidRPr="00DE3C97">
        <w:rPr>
          <w:sz w:val="28"/>
          <w:szCs w:val="28"/>
        </w:rPr>
        <w:t xml:space="preserve">evolution of </w:t>
      </w:r>
      <w:r w:rsidR="00B27592">
        <w:rPr>
          <w:sz w:val="28"/>
          <w:szCs w:val="28"/>
        </w:rPr>
        <w:t>anti-predator</w:t>
      </w:r>
      <w:r w:rsidR="00681466" w:rsidRPr="00DE3C97">
        <w:rPr>
          <w:sz w:val="28"/>
          <w:szCs w:val="28"/>
        </w:rPr>
        <w:t xml:space="preserve"> polymorphisms</w:t>
      </w:r>
      <w:r w:rsidRPr="00DE3C97">
        <w:rPr>
          <w:sz w:val="28"/>
          <w:szCs w:val="28"/>
        </w:rPr>
        <w:t xml:space="preserve"> </w:t>
      </w:r>
      <w:r w:rsidR="001B3B47" w:rsidRPr="00DE3C97">
        <w:rPr>
          <w:sz w:val="28"/>
          <w:szCs w:val="28"/>
        </w:rPr>
        <w:t xml:space="preserve">in </w:t>
      </w:r>
      <w:r w:rsidR="00B004DD" w:rsidRPr="00DE3C97">
        <w:rPr>
          <w:sz w:val="28"/>
          <w:szCs w:val="28"/>
        </w:rPr>
        <w:t>sympatric</w:t>
      </w:r>
      <w:r w:rsidR="001B3B47" w:rsidRPr="00DE3C97">
        <w:rPr>
          <w:sz w:val="28"/>
          <w:szCs w:val="28"/>
        </w:rPr>
        <w:t xml:space="preserve"> </w:t>
      </w:r>
      <w:r w:rsidR="00547A7B" w:rsidRPr="00DE3C97">
        <w:rPr>
          <w:sz w:val="28"/>
          <w:szCs w:val="28"/>
        </w:rPr>
        <w:t>populations</w:t>
      </w:r>
    </w:p>
    <w:p w14:paraId="3CFA9F78" w14:textId="77777777" w:rsidR="00AD04D2" w:rsidRDefault="00AD04D2" w:rsidP="00655080">
      <w:pPr>
        <w:spacing w:before="240" w:line="360" w:lineRule="auto"/>
        <w:ind w:left="2449"/>
        <w:rPr>
          <w:spacing w:val="2"/>
        </w:rPr>
      </w:pPr>
      <w:r>
        <w:rPr>
          <w:spacing w:val="2"/>
        </w:rPr>
        <w:t>Daniel W. Franks</w:t>
      </w:r>
      <w:r>
        <w:rPr>
          <w:spacing w:val="2"/>
          <w:vertAlign w:val="superscript"/>
        </w:rPr>
        <w:t>1*†</w:t>
      </w:r>
      <w:r>
        <w:rPr>
          <w:spacing w:val="2"/>
        </w:rPr>
        <w:t xml:space="preserve"> &amp; Geoff S. Oxford</w:t>
      </w:r>
      <w:r>
        <w:rPr>
          <w:spacing w:val="2"/>
          <w:vertAlign w:val="superscript"/>
        </w:rPr>
        <w:t>2*</w:t>
      </w:r>
    </w:p>
    <w:p w14:paraId="75C4A1B9" w14:textId="77777777" w:rsidR="00AD04D2" w:rsidRDefault="00AD04D2" w:rsidP="004E1152">
      <w:pPr>
        <w:widowControl w:val="0"/>
        <w:numPr>
          <w:ilvl w:val="0"/>
          <w:numId w:val="1"/>
        </w:numPr>
        <w:autoSpaceDE w:val="0"/>
        <w:autoSpaceDN w:val="0"/>
        <w:spacing w:before="80" w:line="360" w:lineRule="auto"/>
      </w:pPr>
      <w:r>
        <w:rPr>
          <w:spacing w:val="-4"/>
        </w:rPr>
        <w:t xml:space="preserve">York Centre for Complex Systems Analysis, Department of Biology and Department of Computer Science, </w:t>
      </w:r>
      <w:r>
        <w:t>University of York, York, YO10 5DD, UK</w:t>
      </w:r>
    </w:p>
    <w:p w14:paraId="137D1BF6" w14:textId="77777777" w:rsidR="00AD04D2" w:rsidRDefault="00AD04D2" w:rsidP="004E1152">
      <w:pPr>
        <w:widowControl w:val="0"/>
        <w:numPr>
          <w:ilvl w:val="0"/>
          <w:numId w:val="1"/>
        </w:numPr>
        <w:autoSpaceDE w:val="0"/>
        <w:autoSpaceDN w:val="0"/>
        <w:spacing w:before="80" w:line="360" w:lineRule="auto"/>
      </w:pPr>
      <w:r>
        <w:t>Department of Biology, University of York, Wentworth Way, York, YO10 5DD, UK</w:t>
      </w:r>
    </w:p>
    <w:p w14:paraId="41A6799E" w14:textId="77777777" w:rsidR="00AD04D2" w:rsidRDefault="00AD04D2" w:rsidP="004E1152">
      <w:pPr>
        <w:spacing w:before="80" w:line="360" w:lineRule="auto"/>
      </w:pPr>
      <w:r>
        <w:t>* The authors contributed equally to this work</w:t>
      </w:r>
    </w:p>
    <w:p w14:paraId="5CAF5B27" w14:textId="793DD63A" w:rsidR="004A7925" w:rsidRPr="002F69C5" w:rsidRDefault="00AD04D2" w:rsidP="004E1152">
      <w:pPr>
        <w:spacing w:before="144" w:line="360" w:lineRule="auto"/>
      </w:pPr>
      <w:r>
        <w:rPr>
          <w:sz w:val="16"/>
          <w:szCs w:val="16"/>
        </w:rPr>
        <w:t xml:space="preserve">† </w:t>
      </w:r>
      <w:r>
        <w:t>Corresponding author</w:t>
      </w:r>
    </w:p>
    <w:p w14:paraId="1651B4EC" w14:textId="77777777" w:rsidR="00DE72FE" w:rsidRDefault="00DE72FE">
      <w:pPr>
        <w:rPr>
          <w:b/>
        </w:rPr>
      </w:pPr>
      <w:r>
        <w:rPr>
          <w:b/>
        </w:rPr>
        <w:br w:type="page"/>
      </w:r>
    </w:p>
    <w:p w14:paraId="3A0868E2" w14:textId="4566DDA4" w:rsidR="005D5FDF" w:rsidRPr="00AB5899" w:rsidRDefault="005D5FDF" w:rsidP="00AD04D2">
      <w:pPr>
        <w:spacing w:line="480" w:lineRule="auto"/>
        <w:rPr>
          <w:b/>
        </w:rPr>
      </w:pPr>
      <w:r w:rsidRPr="00AB5899">
        <w:rPr>
          <w:b/>
        </w:rPr>
        <w:lastRenderedPageBreak/>
        <w:t>Abstract</w:t>
      </w:r>
    </w:p>
    <w:p w14:paraId="4C176D47" w14:textId="4F486A0F" w:rsidR="0065774A" w:rsidRPr="00DE3C97" w:rsidRDefault="00B27592" w:rsidP="00337CB0">
      <w:pPr>
        <w:spacing w:line="480" w:lineRule="auto"/>
        <w:jc w:val="both"/>
      </w:pPr>
      <w:r w:rsidRPr="00D77671">
        <w:t>Anti-predator</w:t>
      </w:r>
      <w:r w:rsidR="007A6CF3" w:rsidRPr="00D77671">
        <w:t xml:space="preserve"> defences</w:t>
      </w:r>
      <w:r w:rsidR="00B721B9" w:rsidRPr="00D77671">
        <w:t xml:space="preserve"> are varied and widespread </w:t>
      </w:r>
      <w:r w:rsidR="00575A3B">
        <w:t>in nature</w:t>
      </w:r>
      <w:r w:rsidR="007A6CF3" w:rsidRPr="00D77671">
        <w:t xml:space="preserve">. </w:t>
      </w:r>
      <w:r w:rsidR="007B3450" w:rsidRPr="00D77671">
        <w:t>O</w:t>
      </w:r>
      <w:r w:rsidR="007A6CF3" w:rsidRPr="00D77671">
        <w:t xml:space="preserve">ne </w:t>
      </w:r>
      <w:r w:rsidR="00575A3B">
        <w:t>little</w:t>
      </w:r>
      <w:r w:rsidR="00B721B9" w:rsidRPr="00D77671">
        <w:t xml:space="preserve">-studied </w:t>
      </w:r>
      <w:r w:rsidR="007A6CF3" w:rsidRPr="00D77671">
        <w:t xml:space="preserve">form of </w:t>
      </w:r>
      <w:r w:rsidRPr="00D77671">
        <w:t>anti-predator</w:t>
      </w:r>
      <w:r w:rsidR="007A6CF3" w:rsidRPr="00D77671">
        <w:t xml:space="preserve"> defence</w:t>
      </w:r>
      <w:r w:rsidR="00B721B9" w:rsidRPr="00D77671">
        <w:t xml:space="preserve"> </w:t>
      </w:r>
      <w:r w:rsidR="00EE49DF" w:rsidRPr="00D77671">
        <w:t>involves</w:t>
      </w:r>
      <w:r w:rsidR="007A6CF3" w:rsidRPr="00D77671">
        <w:t xml:space="preserve"> exuberant visible polymorphisms</w:t>
      </w:r>
      <w:r w:rsidR="00B721B9" w:rsidRPr="00D77671">
        <w:t xml:space="preserve">, where high numbers of morphs are present </w:t>
      </w:r>
      <w:r w:rsidR="00EE49DF" w:rsidRPr="00D77671">
        <w:t>with</w:t>
      </w:r>
      <w:r w:rsidR="00B721B9" w:rsidRPr="00D77671">
        <w:t>in a population</w:t>
      </w:r>
      <w:r w:rsidR="007A6CF3" w:rsidRPr="00D77671">
        <w:t xml:space="preserve">. </w:t>
      </w:r>
      <w:r w:rsidR="001224E7">
        <w:t>W</w:t>
      </w:r>
      <w:r w:rsidR="00EE49DF" w:rsidRPr="00D77671">
        <w:t xml:space="preserve">e </w:t>
      </w:r>
      <w:r w:rsidR="001224E7">
        <w:t>present</w:t>
      </w:r>
      <w:r w:rsidR="00EE49DF" w:rsidRPr="00D77671">
        <w:t xml:space="preserve"> </w:t>
      </w:r>
      <w:r w:rsidR="006A6831" w:rsidRPr="00D77671">
        <w:t>a model</w:t>
      </w:r>
      <w:r w:rsidR="00826BE0" w:rsidRPr="00D77671">
        <w:t xml:space="preserve"> to explore the impact</w:t>
      </w:r>
      <w:r w:rsidR="00EE49DF" w:rsidRPr="00D77671">
        <w:t xml:space="preserve"> of indirect interactions, </w:t>
      </w:r>
      <w:r w:rsidR="00652502" w:rsidRPr="00D77671">
        <w:t>via common</w:t>
      </w:r>
      <w:r w:rsidR="00EE49DF" w:rsidRPr="00D77671">
        <w:t xml:space="preserve"> predators, </w:t>
      </w:r>
      <w:r w:rsidR="00652502" w:rsidRPr="00D77671">
        <w:t xml:space="preserve">between sympatric populations of </w:t>
      </w:r>
      <w:r w:rsidR="00EE49DF" w:rsidRPr="00D77671">
        <w:t xml:space="preserve">two </w:t>
      </w:r>
      <w:r w:rsidR="008D1CC0" w:rsidRPr="00D77671">
        <w:t xml:space="preserve">prey </w:t>
      </w:r>
      <w:r w:rsidR="00652502" w:rsidRPr="00D77671">
        <w:t>species that share similar morphs</w:t>
      </w:r>
      <w:r w:rsidR="00EE49DF" w:rsidRPr="00D77671">
        <w:t xml:space="preserve">. We show that negative frequency-dependent </w:t>
      </w:r>
      <w:r w:rsidR="00753486" w:rsidRPr="00D77671">
        <w:t>selection by predators leads to</w:t>
      </w:r>
      <w:r w:rsidR="00883925" w:rsidRPr="00D77671">
        <w:t xml:space="preserve"> a</w:t>
      </w:r>
      <w:r w:rsidR="0008794E" w:rsidRPr="00D77671">
        <w:t xml:space="preserve"> </w:t>
      </w:r>
      <w:r w:rsidR="00753486" w:rsidRPr="00D77671">
        <w:t xml:space="preserve">greater divergence of morph frequencies between </w:t>
      </w:r>
      <w:r w:rsidR="003971C6" w:rsidRPr="00D77671">
        <w:t>populations</w:t>
      </w:r>
      <w:r w:rsidR="00753486" w:rsidRPr="00D77671">
        <w:t xml:space="preserve"> in sympatry</w:t>
      </w:r>
      <w:r w:rsidR="003971C6" w:rsidRPr="00D77671">
        <w:t xml:space="preserve"> than in allopatry</w:t>
      </w:r>
      <w:r w:rsidR="00753486" w:rsidRPr="00D77671">
        <w:t xml:space="preserve">.  Thus, </w:t>
      </w:r>
      <w:r w:rsidR="003971C6" w:rsidRPr="00D77671">
        <w:t xml:space="preserve">in sympatry, </w:t>
      </w:r>
      <w:r w:rsidR="00753486" w:rsidRPr="00D77671">
        <w:t xml:space="preserve">a morph that is common in one species </w:t>
      </w:r>
      <w:r w:rsidR="008A5071" w:rsidRPr="00D77671">
        <w:t>tends to be</w:t>
      </w:r>
      <w:r w:rsidR="00753486" w:rsidRPr="00D77671">
        <w:t xml:space="preserve"> rare in the other. </w:t>
      </w:r>
      <w:r w:rsidR="00D027D3" w:rsidRPr="00D77671">
        <w:t xml:space="preserve">We </w:t>
      </w:r>
      <w:r w:rsidR="0061468A" w:rsidRPr="00D77671">
        <w:t xml:space="preserve">further parameterise the model to approximate thrushes predating populations of the visibly polymorphic land snails </w:t>
      </w:r>
      <w:r w:rsidR="0061468A" w:rsidRPr="00D77671">
        <w:rPr>
          <w:i/>
        </w:rPr>
        <w:t>Cepaea nemoralis</w:t>
      </w:r>
      <w:r w:rsidR="0061468A" w:rsidRPr="00D77671">
        <w:t xml:space="preserve"> and </w:t>
      </w:r>
      <w:r w:rsidR="0061468A" w:rsidRPr="00D77671">
        <w:rPr>
          <w:i/>
        </w:rPr>
        <w:t>C. hortensis,</w:t>
      </w:r>
      <w:r w:rsidR="0061468A" w:rsidRPr="00D77671">
        <w:t xml:space="preserve"> the </w:t>
      </w:r>
      <w:r w:rsidR="008A5071" w:rsidRPr="00D77671">
        <w:t xml:space="preserve">classical </w:t>
      </w:r>
      <w:r w:rsidR="0061468A" w:rsidRPr="00D77671">
        <w:t xml:space="preserve">system </w:t>
      </w:r>
      <w:r w:rsidR="008A5071" w:rsidRPr="00D77671">
        <w:t>that</w:t>
      </w:r>
      <w:r w:rsidR="0061468A" w:rsidRPr="00D77671">
        <w:t xml:space="preserve"> first </w:t>
      </w:r>
      <w:r w:rsidR="0065774A" w:rsidRPr="00D77671">
        <w:t>prompted Bryan Clarke to suggest</w:t>
      </w:r>
      <w:r w:rsidR="008A5071" w:rsidRPr="00D77671">
        <w:t xml:space="preserve"> that sight-hunting predators can produce divergence of morph frequencies in sympatry. </w:t>
      </w:r>
      <w:r w:rsidR="0065774A" w:rsidRPr="00D77671">
        <w:t xml:space="preserve">Our </w:t>
      </w:r>
      <w:r w:rsidR="004A7925" w:rsidRPr="00D77671">
        <w:t>general results</w:t>
      </w:r>
      <w:r w:rsidR="0065774A" w:rsidRPr="00D77671">
        <w:t xml:space="preserve"> suggest</w:t>
      </w:r>
      <w:r w:rsidR="00D027D3" w:rsidRPr="00D77671">
        <w:t xml:space="preserve"> that </w:t>
      </w:r>
      <w:r w:rsidR="00905C1B" w:rsidRPr="00D77671">
        <w:t xml:space="preserve">variation in </w:t>
      </w:r>
      <w:r w:rsidR="00D027D3" w:rsidRPr="00D77671">
        <w:t xml:space="preserve">predator ranges over different prey populations is likely to have implications for a number of </w:t>
      </w:r>
      <w:r w:rsidRPr="00D77671">
        <w:t>anti-predator</w:t>
      </w:r>
      <w:r w:rsidR="00D027D3" w:rsidRPr="00D77671">
        <w:t xml:space="preserve"> traits.</w:t>
      </w:r>
    </w:p>
    <w:p w14:paraId="41F87A0E" w14:textId="70133DD1" w:rsidR="00CD5C57" w:rsidRPr="00AB5899" w:rsidRDefault="009C43EE" w:rsidP="001E3B6A">
      <w:pPr>
        <w:spacing w:before="240" w:line="480" w:lineRule="auto"/>
      </w:pPr>
      <w:r w:rsidRPr="00027A87">
        <w:rPr>
          <w:b/>
        </w:rPr>
        <w:t>Keywords:</w:t>
      </w:r>
      <w:r w:rsidR="00714B2E">
        <w:t xml:space="preserve"> </w:t>
      </w:r>
      <w:r w:rsidR="00B27592">
        <w:t>anti-predator</w:t>
      </w:r>
      <w:r w:rsidR="008C7921">
        <w:t xml:space="preserve"> traits</w:t>
      </w:r>
      <w:r w:rsidR="00833FBD">
        <w:t xml:space="preserve"> - </w:t>
      </w:r>
      <w:r w:rsidR="00D81E99" w:rsidRPr="00AB5899">
        <w:t>apostatic selection</w:t>
      </w:r>
      <w:r w:rsidR="00833FBD">
        <w:t xml:space="preserve"> - avoiding attack </w:t>
      </w:r>
      <w:r w:rsidR="00E164CE">
        <w:t>-</w:t>
      </w:r>
      <w:r w:rsidR="00833FBD">
        <w:t xml:space="preserve"> </w:t>
      </w:r>
      <w:r w:rsidR="00833FBD" w:rsidRPr="00AB5899">
        <w:rPr>
          <w:i/>
        </w:rPr>
        <w:t>Cepaea</w:t>
      </w:r>
      <w:r w:rsidR="00E164CE">
        <w:rPr>
          <w:i/>
        </w:rPr>
        <w:t xml:space="preserve"> </w:t>
      </w:r>
      <w:r w:rsidR="00E164CE">
        <w:t xml:space="preserve">- </w:t>
      </w:r>
      <w:r w:rsidR="00833FBD">
        <w:t>crypsis - dietary wariness</w:t>
      </w:r>
      <w:r w:rsidR="00D81E99">
        <w:t xml:space="preserve"> </w:t>
      </w:r>
      <w:r w:rsidR="00B81941">
        <w:t>- polymorphism</w:t>
      </w:r>
    </w:p>
    <w:p w14:paraId="706F82FE" w14:textId="77777777" w:rsidR="001E3B6A" w:rsidRDefault="001E3B6A">
      <w:pPr>
        <w:rPr>
          <w:b/>
        </w:rPr>
      </w:pPr>
      <w:r>
        <w:rPr>
          <w:b/>
        </w:rPr>
        <w:br w:type="page"/>
      </w:r>
    </w:p>
    <w:p w14:paraId="38D9DCFA" w14:textId="0E79C461" w:rsidR="00AD04D2" w:rsidRPr="0000274B" w:rsidRDefault="00AD04D2" w:rsidP="004D1C21">
      <w:pPr>
        <w:pStyle w:val="ListParagraph"/>
        <w:numPr>
          <w:ilvl w:val="0"/>
          <w:numId w:val="7"/>
        </w:numPr>
        <w:spacing w:line="480" w:lineRule="auto"/>
      </w:pPr>
      <w:r w:rsidRPr="004D1C21">
        <w:rPr>
          <w:b/>
        </w:rPr>
        <w:lastRenderedPageBreak/>
        <w:t>Introduction</w:t>
      </w:r>
    </w:p>
    <w:p w14:paraId="5388FE7A" w14:textId="53DECA5D" w:rsidR="00BC2173" w:rsidRPr="00F73BC7" w:rsidRDefault="00BC2173" w:rsidP="0000274B">
      <w:pPr>
        <w:spacing w:line="480" w:lineRule="auto"/>
      </w:pPr>
      <w:r w:rsidRPr="00F73BC7">
        <w:t xml:space="preserve">Interactions between species can </w:t>
      </w:r>
      <w:r w:rsidR="00811CEF" w:rsidRPr="00F73BC7">
        <w:t xml:space="preserve">generate selective pressures that </w:t>
      </w:r>
      <w:r w:rsidRPr="00F73BC7">
        <w:t xml:space="preserve">lead to reciprocal shifts in </w:t>
      </w:r>
      <w:r w:rsidR="00840EAD">
        <w:t>characteristics</w:t>
      </w:r>
      <w:r w:rsidR="00840EAD" w:rsidRPr="00F73BC7">
        <w:t xml:space="preserve"> </w:t>
      </w:r>
      <w:r w:rsidRPr="00F73BC7">
        <w:t>over evolutionary time</w:t>
      </w:r>
      <w:r w:rsidR="00C07ABB" w:rsidRPr="00F73BC7">
        <w:t>, an idea that was crystallised in seminal papers</w:t>
      </w:r>
      <w:r w:rsidR="0041288F">
        <w:t xml:space="preserve"> </w:t>
      </w:r>
      <w:r w:rsidR="00C07ABB" w:rsidRPr="00F73BC7">
        <w:t xml:space="preserve">by </w:t>
      </w:r>
      <w:r w:rsidR="006B30D6" w:rsidRPr="00F73BC7">
        <w:t xml:space="preserve">Grant </w:t>
      </w:r>
      <w:r w:rsidR="0041288F">
        <w:fldChar w:fldCharType="begin"/>
      </w:r>
      <w:r w:rsidR="00B902BE">
        <w:instrText xml:space="preserve"> ADDIN EN.CITE &lt;EndNote&gt;&lt;Cite ExcludeAuth="1"&gt;&lt;Author&gt;Grant&lt;/Author&gt;&lt;Year&gt;1949&lt;/Year&gt;&lt;RecNum&gt;76&lt;/RecNum&gt;&lt;DisplayText&gt;(1949)&lt;/DisplayText&gt;&lt;record&gt;&lt;rec-number&gt;76&lt;/rec-number&gt;&lt;foreign-keys&gt;&lt;key app="EN" db-id="zwsz05vssxwvthepa54vdat3fxddp09aarps" timestamp="1472822945"&gt;76&lt;/key&gt;&lt;/foreign-keys&gt;&lt;ref-type name="Journal Article"&gt;17&lt;/ref-type&gt;&lt;contributors&gt;&lt;authors&gt;&lt;author&gt;Grant, V.&lt;/author&gt;&lt;/authors&gt;&lt;/contributors&gt;&lt;titles&gt;&lt;title&gt;Pollination systems as isolating mechanisms in angiosperm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82-97&lt;/pages&gt;&lt;volume&gt;3&lt;/volume&gt;&lt;number&gt;1&lt;/number&gt;&lt;dates&gt;&lt;year&gt;1949&lt;/year&gt;&lt;/dates&gt;&lt;isbn&gt;0014-3820&lt;/isbn&gt;&lt;accession-num&gt;WOS:A1949XW56900007&lt;/accession-num&gt;&lt;urls&gt;&lt;related-urls&gt;&lt;url&gt;&amp;lt;Go to ISI&amp;gt;://WOS:A1949XW56900007&lt;/url&gt;&lt;/related-urls&gt;&lt;/urls&gt;&lt;electronic-resource-num&gt;Doi 10.2307/2405454&lt;/electronic-resource-num&gt;&lt;language&gt;English&lt;/language&gt;&lt;/record&gt;&lt;/Cite&gt;&lt;/EndNote&gt;</w:instrText>
      </w:r>
      <w:r w:rsidR="0041288F">
        <w:fldChar w:fldCharType="separate"/>
      </w:r>
      <w:r w:rsidR="002F6BAD">
        <w:rPr>
          <w:noProof/>
        </w:rPr>
        <w:t>(1949)</w:t>
      </w:r>
      <w:r w:rsidR="0041288F">
        <w:fldChar w:fldCharType="end"/>
      </w:r>
      <w:r w:rsidR="006B30D6" w:rsidRPr="00F73BC7">
        <w:t xml:space="preserve"> and </w:t>
      </w:r>
      <w:r w:rsidR="0041288F">
        <w:t xml:space="preserve">Ehrlich &amp; Raven </w:t>
      </w:r>
      <w:r w:rsidR="0041288F">
        <w:fldChar w:fldCharType="begin"/>
      </w:r>
      <w:r w:rsidR="00B902BE">
        <w:instrText xml:space="preserve"> ADDIN EN.CITE &lt;EndNote&gt;&lt;Cite ExcludeAuth="1"&gt;&lt;Author&gt;Ehrlich&lt;/Author&gt;&lt;Year&gt;1964&lt;/Year&gt;&lt;RecNum&gt;75&lt;/RecNum&gt;&lt;DisplayText&gt;(1964)&lt;/DisplayText&gt;&lt;record&gt;&lt;rec-number&gt;75&lt;/rec-number&gt;&lt;foreign-keys&gt;&lt;key app="EN" db-id="zwsz05vssxwvthepa54vdat3fxddp09aarps" timestamp="1472822920"&gt;75&lt;/key&gt;&lt;/foreign-keys&gt;&lt;ref-type name="Journal Article"&gt;17&lt;/ref-type&gt;&lt;contributors&gt;&lt;authors&gt;&lt;author&gt;Ehrlich, P. R.&lt;/author&gt;&lt;author&gt;Raven, P. H.&lt;/author&gt;&lt;/authors&gt;&lt;/contributors&gt;&lt;titles&gt;&lt;title&gt;Butterflies and plants: a study in coevolution&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41288F">
        <w:fldChar w:fldCharType="separate"/>
      </w:r>
      <w:r w:rsidR="002F6BAD">
        <w:rPr>
          <w:noProof/>
        </w:rPr>
        <w:t>(1964)</w:t>
      </w:r>
      <w:r w:rsidR="0041288F">
        <w:fldChar w:fldCharType="end"/>
      </w:r>
      <w:r w:rsidR="00C07ABB" w:rsidRPr="00F73BC7">
        <w:t>. This co-evolutionary process is now recognized as</w:t>
      </w:r>
      <w:r w:rsidR="00811CEF" w:rsidRPr="00F73BC7">
        <w:t xml:space="preserve"> occur</w:t>
      </w:r>
      <w:r w:rsidR="00C07ABB" w:rsidRPr="00F73BC7">
        <w:t>ring</w:t>
      </w:r>
      <w:r w:rsidR="00811CEF" w:rsidRPr="00F73BC7">
        <w:t xml:space="preserve"> </w:t>
      </w:r>
      <w:r w:rsidR="00951CFA" w:rsidRPr="00F73BC7">
        <w:t>at</w:t>
      </w:r>
      <w:r w:rsidR="00811CEF" w:rsidRPr="00F73BC7">
        <w:t xml:space="preserve"> both</w:t>
      </w:r>
      <w:r w:rsidR="00C07ABB" w:rsidRPr="00F73BC7">
        <w:t xml:space="preserve"> inter- and intra-specific</w:t>
      </w:r>
      <w:r w:rsidR="00951CFA" w:rsidRPr="00F73BC7">
        <w:t xml:space="preserve"> levels</w:t>
      </w:r>
      <w:r w:rsidR="00C07ABB" w:rsidRPr="00F73BC7">
        <w:t xml:space="preserve"> </w:t>
      </w:r>
      <w:r w:rsidR="00D32D31" w:rsidRPr="00F73BC7">
        <w:fldChar w:fldCharType="begin">
          <w:fldData xml:space="preserve">PEVuZE5vdGU+PENpdGU+PEF1dGhvcj5DYXJtb25hPC9BdXRob3I+PFllYXI+MjAxNTwvWWVhcj48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</w:fldData>
        </w:fldChar>
      </w:r>
      <w:r w:rsidR="00082119">
        <w:instrText xml:space="preserve"> ADDIN EN.CITE </w:instrText>
      </w:r>
      <w:r w:rsidR="00082119">
        <w:fldChar w:fldCharType="begin">
          <w:fldData xml:space="preserve">PEVuZE5vdGU+PENpdGU+PEF1dGhvcj5DYXJtb25hPC9BdXRob3I+PFllYXI+MjAxNTwvWWVhcj48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</w:fldData>
        </w:fldChar>
      </w:r>
      <w:r w:rsidR="00082119">
        <w:instrText xml:space="preserve"> ADDIN EN.CITE.DATA </w:instrText>
      </w:r>
      <w:r w:rsidR="00082119">
        <w:fldChar w:fldCharType="end"/>
      </w:r>
      <w:r w:rsidR="00D32D31" w:rsidRPr="00F73BC7">
        <w:fldChar w:fldCharType="separate"/>
      </w:r>
      <w:r w:rsidR="00082119">
        <w:rPr>
          <w:noProof/>
        </w:rPr>
        <w:t>(Carmona, Fitzpatrick &amp; Johnson, 2015)</w:t>
      </w:r>
      <w:r w:rsidR="00D32D31" w:rsidRPr="00F73BC7">
        <w:fldChar w:fldCharType="end"/>
      </w:r>
      <w:r w:rsidR="00811CEF" w:rsidRPr="00F73BC7">
        <w:t xml:space="preserve">. </w:t>
      </w:r>
      <w:r w:rsidR="004922D0" w:rsidRPr="00F73BC7">
        <w:t>The role of co-evolution as a potential promoter</w:t>
      </w:r>
      <w:r w:rsidR="00AB6800" w:rsidRPr="00F73BC7">
        <w:t xml:space="preserve"> </w:t>
      </w:r>
      <w:r w:rsidR="004922D0" w:rsidRPr="00F73BC7">
        <w:t xml:space="preserve">of </w:t>
      </w:r>
      <w:r w:rsidR="00AB6800" w:rsidRPr="00F73BC7">
        <w:t xml:space="preserve">diversity and </w:t>
      </w:r>
      <w:r w:rsidR="004922D0" w:rsidRPr="00F73BC7">
        <w:t>a driver of</w:t>
      </w:r>
      <w:r w:rsidR="00AB6800" w:rsidRPr="00F73BC7">
        <w:t xml:space="preserve"> speciation has received much attention</w:t>
      </w:r>
      <w:r w:rsidR="004922D0" w:rsidRPr="00F73BC7">
        <w:t>,</w:t>
      </w:r>
      <w:r w:rsidR="00AB6800" w:rsidRPr="00F73BC7">
        <w:t xml:space="preserve"> </w:t>
      </w:r>
      <w:r w:rsidR="004922D0" w:rsidRPr="00F73BC7">
        <w:t>mostly involving predator/</w:t>
      </w:r>
      <w:r w:rsidR="00C07ABB" w:rsidRPr="00F73BC7">
        <w:t>p</w:t>
      </w:r>
      <w:r w:rsidR="004922D0" w:rsidRPr="00F73BC7">
        <w:t>rey, parasite/host</w:t>
      </w:r>
      <w:r w:rsidR="00C07ABB" w:rsidRPr="00F73BC7">
        <w:t xml:space="preserve"> and mutualistic relationships</w:t>
      </w:r>
      <w:r w:rsidR="004922D0" w:rsidRPr="00F73BC7">
        <w:t xml:space="preserve"> </w:t>
      </w:r>
      <w:r w:rsidR="0027104F" w:rsidRPr="00F73BC7">
        <w:fldChar w:fldCharType="begin"/>
      </w:r>
      <w:r w:rsidR="00B902BE">
        <w:instrText xml:space="preserve"> ADDIN EN.CITE &lt;EndNote&gt;&lt;Cite&gt;&lt;Author&gt;Yoder&lt;/Author&gt;&lt;Year&gt;2010&lt;/Year&gt;&lt;RecNum&gt;71&lt;/RecNum&gt;&lt;DisplayText&gt;(Yoder &amp;amp; Nuismer, 2010)&lt;/DisplayText&gt;&lt;record&gt;&lt;rec-number&gt;71&lt;/rec-number&gt;&lt;foreign-keys&gt;&lt;key app="EN" db-id="zwsz05vssxwvthepa54vdat3fxddp09aarps" timestamp="1470997952"&gt;71&lt;/key&gt;&lt;/foreign-keys&gt;&lt;ref-type name="Journal Article"&gt;17&lt;/ref-type&gt;&lt;contributors&gt;&lt;authors&gt;&lt;author&gt;Yoder, J. B.&lt;/author&gt;&lt;author&gt;Nuismer, S. L.&lt;/author&gt;&lt;/authors&gt;&lt;/contributors&gt;&lt;auth-address&gt;Univ Idaho, Dept Biol Sci, Moscow, ID 83844 USA&lt;/auth-address&gt;&lt;titles&gt;&lt;title&gt;When does coevolution promote diversification?&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802-817&lt;/pages&gt;&lt;volume&gt;176&lt;/volume&gt;&lt;number&gt;6&lt;/number&gt;&lt;keywords&gt;&lt;keyword&gt;coevolution&lt;/keyword&gt;&lt;keyword&gt;diversification&lt;/keyword&gt;&lt;keyword&gt;arms race&lt;/keyword&gt;&lt;keyword&gt;mutualism&lt;/keyword&gt;&lt;keyword&gt;parasite-host interaction&lt;/keyword&gt;&lt;keyword&gt;spatial structured&lt;/keyword&gt;&lt;keyword&gt;adaptive radiation&lt;/keyword&gt;&lt;keyword&gt;sympatric speciation&lt;/keyword&gt;&lt;keyword&gt;yucca moths&lt;/keyword&gt;&lt;keyword&gt;floral specialization&lt;/keyword&gt;&lt;keyword&gt;plant diversification&lt;/keyword&gt;&lt;keyword&gt;natural-selection&lt;/keyword&gt;&lt;keyword&gt;key innovation&lt;/keyword&gt;&lt;keyword&gt;invasive weed&lt;/keyword&gt;&lt;keyword&gt;nectar spurs&lt;/keyword&gt;&lt;keyword&gt;diversity&lt;/keyword&gt;&lt;/keywords&gt;&lt;dates&gt;&lt;year&gt;2010&lt;/year&gt;&lt;pub-dates&gt;&lt;date&gt;Dec&lt;/date&gt;&lt;/pub-dates&gt;&lt;/dates&gt;&lt;isbn&gt;0003-0147&lt;/isbn&gt;&lt;accession-num&gt;WOS:000283743800013&lt;/accession-num&gt;&lt;urls&gt;&lt;related-urls&gt;&lt;url&gt;&amp;lt;Go to ISI&amp;gt;://WOS:000283743800013&lt;/url&gt;&lt;/related-urls&gt;&lt;/urls&gt;&lt;electronic-resource-num&gt;10.1086/657048&lt;/electronic-resource-num&gt;&lt;language&gt;English&lt;/language&gt;&lt;/record&gt;&lt;/Cite&gt;&lt;/EndNote&gt;</w:instrText>
      </w:r>
      <w:r w:rsidR="0027104F" w:rsidRPr="00F73BC7">
        <w:fldChar w:fldCharType="separate"/>
      </w:r>
      <w:r w:rsidR="002F6BAD">
        <w:rPr>
          <w:noProof/>
        </w:rPr>
        <w:t>(Yoder &amp; Nuismer, 2010)</w:t>
      </w:r>
      <w:r w:rsidR="0027104F" w:rsidRPr="00F73BC7">
        <w:fldChar w:fldCharType="end"/>
      </w:r>
      <w:r w:rsidR="00C07ABB" w:rsidRPr="00F73BC7">
        <w:t xml:space="preserve">. </w:t>
      </w:r>
      <w:r w:rsidR="005D58DD">
        <w:t>Many</w:t>
      </w:r>
      <w:r w:rsidR="005B7172" w:rsidRPr="00F73BC7">
        <w:t xml:space="preserve"> of these studies have involved evolu</w:t>
      </w:r>
      <w:r w:rsidR="00C95F20" w:rsidRPr="00F73BC7">
        <w:t xml:space="preserve">tionary interactions between pairs of </w:t>
      </w:r>
      <w:r w:rsidR="005B7172" w:rsidRPr="00F73BC7">
        <w:t>species, for example a parasite and its host</w:t>
      </w:r>
      <w:r w:rsidR="004B0591">
        <w:t xml:space="preserve"> </w:t>
      </w:r>
      <w:r w:rsidR="0027104F" w:rsidRPr="00F73BC7">
        <w:fldChar w:fldCharType="begin"/>
      </w:r>
      <w:r w:rsidR="00F9702D">
        <w:instrText xml:space="preserve"> ADDIN EN.CITE &lt;EndNote&gt;&lt;Cite&gt;&lt;Author&gt;Bérénos&lt;/Author&gt;&lt;Year&gt;2011&lt;/Year&gt;&lt;RecNum&gt;25&lt;/RecNum&gt;&lt;DisplayText&gt;(Bérénos, Wegner &amp;amp; Schmid-Hempel, 2011)&lt;/DisplayText&gt;&lt;record&gt;&lt;rec-number&gt;25&lt;/rec-number&gt;&lt;foreign-keys&gt;&lt;key app="EN" db-id="zwsz05vssxwvthepa54vdat3fxddp09aarps" timestamp="1470927265"&gt;25&lt;/key&gt;&lt;/foreign-keys&gt;&lt;ref-type name="Journal Article"&gt;17&lt;/ref-type&gt;&lt;contributors&gt;&lt;authors&gt;&lt;author&gt;Bérénos, C.&lt;/author&gt;&lt;author&gt;Wegner, K. M.&lt;/author&gt;&lt;author&gt;Schmid-Hempel, P.&lt;/author&gt;&lt;/authors&gt;&lt;/contributors&gt;&lt;auth-address&gt;Swiss Fed Inst Technol, Inst Integrat Biol, CH-8092 Zurich, Switzerland&lt;/auth-address&gt;&lt;titles&gt;&lt;title&gt;Antagonistic coevolution with parasites maintains host genetic diversity: an experimental test&lt;/title&gt;&lt;secondary-title&gt;Proceedings of the Royal Society of London B: Biological Sciences&lt;/secondary-title&gt;&lt;alt-title&gt;P Roy Soc B-Biol Sci&lt;/alt-title&gt;&lt;/titles&gt;&lt;periodical&gt;&lt;full-title&gt;Proceedings of the Royal Society of London B: Biological Sciences&lt;/full-title&gt;&lt;abbr-1&gt;Proc R Soc Lond B Biol Sci&lt;/abbr-1&gt;&lt;/periodical&gt;&lt;pages&gt;218-224&lt;/pages&gt;&lt;volume&gt;278&lt;/volume&gt;&lt;number&gt;1703&lt;/number&gt;&lt;keywords&gt;&lt;keyword&gt;host-parasite coevolution&lt;/keyword&gt;&lt;keyword&gt;genetic variation&lt;/keyword&gt;&lt;keyword&gt;red queen hypothesis&lt;/keyword&gt;&lt;keyword&gt;natural selection&lt;/keyword&gt;&lt;keyword&gt;histocompatibility complex loci&lt;/keyword&gt;&lt;keyword&gt;tribolium-castaneum&lt;/keyword&gt;&lt;keyword&gt;natural-selection&lt;/keyword&gt;&lt;keyword&gt;nosema-whitei&lt;/keyword&gt;&lt;keyword&gt;populations&lt;/keyword&gt;&lt;keyword&gt;polymorphism&lt;/keyword&gt;&lt;keyword&gt;resistance&lt;/keyword&gt;&lt;keyword&gt;fitness&lt;/keyword&gt;&lt;keyword&gt;wild&lt;/keyword&gt;&lt;keyword&gt;heterozygosity&lt;/keyword&gt;&lt;/keywords&gt;&lt;dates&gt;&lt;year&gt;2011&lt;/year&gt;&lt;pub-dates&gt;&lt;date&gt;Jan 22&lt;/date&gt;&lt;/pub-dates&gt;&lt;/dates&gt;&lt;isbn&gt;0962-8452&lt;/isbn&gt;&lt;accession-num&gt;WOS:000285085600008&lt;/accession-num&gt;&lt;urls&gt;&lt;related-urls&gt;&lt;url&gt;&amp;lt;Go to ISI&amp;gt;://WOS:000285085600008&lt;/url&gt;&lt;/related-urls&gt;&lt;/urls&gt;&lt;electronic-resource-num&gt;10.1098/rspb.2010.1211&lt;/electronic-resource-num&gt;&lt;language&gt;English&lt;/language&gt;&lt;/record&gt;&lt;/Cite&gt;&lt;/EndNote&gt;</w:instrText>
      </w:r>
      <w:r w:rsidR="0027104F" w:rsidRPr="00F73BC7">
        <w:fldChar w:fldCharType="separate"/>
      </w:r>
      <w:r w:rsidR="002F6BAD">
        <w:rPr>
          <w:noProof/>
        </w:rPr>
        <w:t>(Bérénos, Wegner &amp; Schmid-Hempel, 2011)</w:t>
      </w:r>
      <w:r w:rsidR="0027104F" w:rsidRPr="00F73BC7">
        <w:fldChar w:fldCharType="end"/>
      </w:r>
      <w:r w:rsidR="00467E9D" w:rsidRPr="00F73BC7">
        <w:t xml:space="preserve"> or</w:t>
      </w:r>
      <w:r w:rsidR="00C95F20" w:rsidRPr="00F73BC7">
        <w:t xml:space="preserve"> a plant and its pollinator</w:t>
      </w:r>
      <w:r w:rsidR="00877ADF">
        <w:t xml:space="preserve"> </w:t>
      </w:r>
      <w:r w:rsidR="00B657EE" w:rsidRPr="00F73BC7">
        <w:fldChar w:fldCharType="begin"/>
      </w:r>
      <w:r w:rsidR="002F6BAD">
        <w:instrText xml:space="preserve"> ADDIN EN.CITE &lt;EndNote&gt;&lt;Cite&gt;&lt;Author&gt;Anderson&lt;/Author&gt;&lt;Year&gt;2008&lt;/Year&gt;&lt;RecNum&gt;24&lt;/RecNum&gt;&lt;DisplayText&gt;(Anderson &amp;amp; Johnson, 2008)&lt;/DisplayText&gt;&lt;record&gt;&lt;rec-number&gt;24&lt;/rec-number&gt;&lt;foreign-keys&gt;&lt;key app="EN" db-id="zwsz05vssxwvthepa54vdat3fxddp09aarps" timestamp="1470927249"&gt;24&lt;/key&gt;&lt;/foreign-keys&gt;&lt;ref-type name="Journal Article"&gt;17&lt;/ref-type&gt;&lt;contributors&gt;&lt;authors&gt;&lt;author&gt;Anderson, B.&lt;/author&gt;&lt;author&gt;Johnson, S. D.&lt;/author&gt;&lt;/authors&gt;&lt;/contributors&gt;&lt;auth-address&gt;Univ KwaZulu Natal, Sch Biol &amp;amp; Conservat Sci, Pietermaritzburg, South Africa&lt;/auth-address&gt;&lt;titles&gt;&lt;title&gt;The geographical mosaic of coevolution in a plant-pollinator mutualism&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20-225&lt;/pages&gt;&lt;volume&gt;62&lt;/volume&gt;&lt;number&gt;1&lt;/number&gt;&lt;keywords&gt;&lt;keyword&gt;adaptation&lt;/keyword&gt;&lt;keyword&gt;long-proboscid fly&lt;/keyword&gt;&lt;keyword&gt;natural selection&lt;/keyword&gt;&lt;keyword&gt;pairwise coevolution&lt;/keyword&gt;&lt;keyword&gt;pollination&lt;/keyword&gt;&lt;keyword&gt;proboscid fly pollination&lt;/keyword&gt;&lt;keyword&gt;arms-race&lt;/keyword&gt;&lt;keyword&gt;tribe manuleeae&lt;/keyword&gt;&lt;keyword&gt;evolution&lt;/keyword&gt;&lt;keyword&gt;selection&lt;/keyword&gt;&lt;keyword&gt;scrophulariaceae&lt;/keyword&gt;&lt;keyword&gt;adaptation&lt;/keyword&gt;&lt;keyword&gt;flowers&lt;/keyword&gt;&lt;keyword&gt;hawkmoth&lt;/keyword&gt;&lt;keyword&gt;distance&lt;/keyword&gt;&lt;/keywords&gt;&lt;dates&gt;&lt;year&gt;2008&lt;/year&gt;&lt;pub-dates&gt;&lt;date&gt;Jan&lt;/date&gt;&lt;/pub-dates&gt;&lt;/dates&gt;&lt;isbn&gt;0014-3820&lt;/isbn&gt;&lt;accession-num&gt;WOS:000252108700019&lt;/accession-num&gt;&lt;urls&gt;&lt;related-urls&gt;&lt;url&gt;&amp;lt;Go to ISI&amp;gt;://WOS:000252108700019&lt;/url&gt;&lt;/related-urls&gt;&lt;/urls&gt;&lt;electronic-resource-num&gt;10.1111/j.1558-5646.2007.00275.x&lt;/electronic-resource-num&gt;&lt;language&gt;English&lt;/language&gt;&lt;/record&gt;&lt;/Cite&gt;&lt;/EndNote&gt;</w:instrText>
      </w:r>
      <w:r w:rsidR="00B657EE" w:rsidRPr="00F73BC7">
        <w:fldChar w:fldCharType="separate"/>
      </w:r>
      <w:r w:rsidR="002F6BAD">
        <w:rPr>
          <w:noProof/>
        </w:rPr>
        <w:t>(Anderson &amp; Johnson, 2008)</w:t>
      </w:r>
      <w:r w:rsidR="00B657EE" w:rsidRPr="00F73BC7">
        <w:fldChar w:fldCharType="end"/>
      </w:r>
      <w:r w:rsidR="005B7172" w:rsidRPr="00F73BC7">
        <w:t>.</w:t>
      </w:r>
      <w:r w:rsidR="00CC2C45" w:rsidRPr="00CC2C45">
        <w:t xml:space="preserve"> In </w:t>
      </w:r>
      <w:r w:rsidR="003F1196">
        <w:t xml:space="preserve">the case of both Batesian and </w:t>
      </w:r>
      <w:r w:rsidR="00877ADF">
        <w:t>Müllerian</w:t>
      </w:r>
      <w:r w:rsidR="00CC2C45" w:rsidRPr="00CC2C45">
        <w:t xml:space="preserve"> mimicry, the co-evolution in coloration between model and mimic species is driven by a third species – their mutual predator(s)</w:t>
      </w:r>
      <w:r w:rsidR="00E10AC2">
        <w:t xml:space="preserve"> </w:t>
      </w:r>
      <w:r w:rsidR="00AD2F65">
        <w:fldChar w:fldCharType="begin"/>
      </w:r>
      <w:r w:rsidR="00C2688A">
        <w:instrText xml:space="preserve"> ADDIN EN.CITE &lt;EndNote&gt;&lt;Cite&gt;&lt;Author&gt;Rowe&lt;/Author&gt;&lt;Year&gt;2013&lt;/Year&gt;&lt;RecNum&gt;77&lt;/RecNum&gt;&lt;DisplayText&gt;(Rowe, 2013)&lt;/DisplayText&gt;&lt;record&gt;&lt;rec-number&gt;77&lt;/rec-number&gt;&lt;foreign-keys&gt;&lt;key app="EN" db-id="zwsz05vssxwvthepa54vdat3fxddp09aarps" timestamp="1472823588"&gt;77&lt;/key&gt;&lt;/foreign-keys&gt;&lt;ref-type name="Journal Article"&gt;17&lt;/ref-type&gt;&lt;contributors&gt;&lt;authors&gt;&lt;author&gt;Rowe, C.&lt;/author&gt;&lt;/authors&gt;&lt;/contributors&gt;&lt;auth-address&gt;Newcastle Univ, Ctr Behav &amp;amp; Evolut, Inst Neurosci, Newcastle Upon Tyne NE2 4HH, Tyne &amp;amp; Wear, England&lt;/auth-address&gt;&lt;titles&gt;&lt;title&gt;Receiver psychology: a receiver&amp;apos;s perspective&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517-523&lt;/pages&gt;&lt;volume&gt;85&lt;/volume&gt;&lt;number&gt;3&lt;/number&gt;&lt;keywords&gt;&lt;keyword&gt;animal communication&lt;/keyword&gt;&lt;keyword&gt;multicomponent signal&lt;/keyword&gt;&lt;keyword&gt;signal efficacy&lt;/keyword&gt;&lt;keyword&gt;signalling&lt;/keyword&gt;&lt;keyword&gt;strategic design&lt;/keyword&gt;&lt;keyword&gt;tactical design&lt;/keyword&gt;&lt;keyword&gt;animal communication&lt;/keyword&gt;&lt;keyword&gt;sensory drive&lt;/keyword&gt;&lt;keyword&gt;zebra finches&lt;/keyword&gt;&lt;keyword&gt;mate choice&lt;/keyword&gt;&lt;keyword&gt;signal evolution&lt;/keyword&gt;&lt;keyword&gt;warning displays&lt;/keyword&gt;&lt;keyword&gt;sexual selection&lt;/keyword&gt;&lt;keyword&gt;peak shift&lt;/keyword&gt;&lt;keyword&gt;preferences&lt;/keyword&gt;&lt;keyword&gt;memory&lt;/keyword&gt;&lt;/keywords&gt;&lt;dates&gt;&lt;year&gt;2013&lt;/year&gt;&lt;pub-dates&gt;&lt;date&gt;Mar&lt;/date&gt;&lt;/pub-dates&gt;&lt;/dates&gt;&lt;isbn&gt;0003-3472&lt;/isbn&gt;&lt;accession-num&gt;WOS:000315794400003&lt;/accession-num&gt;&lt;urls&gt;&lt;related-urls&gt;&lt;url&gt;&amp;lt;Go to ISI&amp;gt;://WOS:000315794400003&lt;/url&gt;&lt;/related-urls&gt;&lt;/urls&gt;&lt;electronic-resource-num&gt;10.1016/j.anbehav.2013.01.004&lt;/electronic-resource-num&gt;&lt;language&gt;English&lt;/language&gt;&lt;/record&gt;&lt;/Cite&gt;&lt;/EndNote&gt;</w:instrText>
      </w:r>
      <w:r w:rsidR="00AD2F65">
        <w:fldChar w:fldCharType="separate"/>
      </w:r>
      <w:r w:rsidR="00C2688A">
        <w:rPr>
          <w:noProof/>
        </w:rPr>
        <w:t>(Rowe, 2013)</w:t>
      </w:r>
      <w:r w:rsidR="00AD2F65">
        <w:fldChar w:fldCharType="end"/>
      </w:r>
      <w:r w:rsidR="00E10AC2">
        <w:t>.</w:t>
      </w:r>
      <w:r w:rsidR="005B7172" w:rsidRPr="00F73BC7">
        <w:t xml:space="preserve"> </w:t>
      </w:r>
      <w:r w:rsidR="003B5947" w:rsidRPr="00F73BC7">
        <w:t xml:space="preserve">However, </w:t>
      </w:r>
      <w:r w:rsidR="005B7172" w:rsidRPr="00F73BC7">
        <w:t xml:space="preserve">little </w:t>
      </w:r>
      <w:r w:rsidR="00951CFA" w:rsidRPr="00F73BC7">
        <w:t>attention</w:t>
      </w:r>
      <w:r w:rsidR="005B7172" w:rsidRPr="00F73BC7">
        <w:t xml:space="preserve"> </w:t>
      </w:r>
      <w:r w:rsidR="00C95F20" w:rsidRPr="00F73BC7">
        <w:t>has been paid</w:t>
      </w:r>
      <w:r w:rsidR="005B7172" w:rsidRPr="00F73BC7">
        <w:t xml:space="preserve"> to </w:t>
      </w:r>
      <w:r w:rsidR="00A22650" w:rsidRPr="00F73BC7">
        <w:t xml:space="preserve">the levels of diversity maintained in </w:t>
      </w:r>
      <w:r w:rsidR="00CC2C45">
        <w:t xml:space="preserve">non-mimetic </w:t>
      </w:r>
      <w:r w:rsidR="00BC7457" w:rsidRPr="00F73BC7">
        <w:t>situations where</w:t>
      </w:r>
      <w:r w:rsidR="00CC2C45" w:rsidRPr="00F73BC7">
        <w:t xml:space="preserve"> two species co-evolve anti-predator adaptations </w:t>
      </w:r>
      <w:r w:rsidR="00CC2C45">
        <w:t>as a result of shared predators</w:t>
      </w:r>
      <w:r w:rsidR="00CC2C45" w:rsidRPr="00F73BC7">
        <w:t>.</w:t>
      </w:r>
    </w:p>
    <w:p w14:paraId="4577F221" w14:textId="08BFA40E" w:rsidR="008F6790" w:rsidRDefault="00B27592" w:rsidP="00162C00">
      <w:pPr>
        <w:spacing w:line="480" w:lineRule="auto"/>
        <w:ind w:firstLine="720"/>
      </w:pPr>
      <w:r>
        <w:t>Anti-predator</w:t>
      </w:r>
      <w:r w:rsidR="00665902">
        <w:t xml:space="preserve"> defences are varied and widespread. Research in this area typically focuses on crypsis, secondary defences such as sp</w:t>
      </w:r>
      <w:r w:rsidR="0019693E">
        <w:t>ines and toxins, or mimicry</w:t>
      </w:r>
      <w:r w:rsidR="00C833F8">
        <w:t xml:space="preserve"> </w:t>
      </w:r>
      <w:r w:rsidR="00C833F8">
        <w:fldChar w:fldCharType="begin">
          <w:fldData xml:space="preserve">PEVuZE5vdGU+PENpdGU+PEF1dGhvcj5SdXh0b248L0F1dGhvcj48WWVhcj4yMDA0PC9ZZWFyPjxS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=
</w:fldData>
        </w:fldChar>
      </w:r>
      <w:r w:rsidR="00E446EA">
        <w:instrText xml:space="preserve"> ADDIN EN.CITE </w:instrText>
      </w:r>
      <w:r w:rsidR="00E446EA">
        <w:fldChar w:fldCharType="begin">
          <w:fldData xml:space="preserve">PEVuZE5vdGU+PENpdGU+PEF1dGhvcj5SdXh0b248L0F1dGhvcj48WWVhcj4yMDA0PC9ZZWFyPjxS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=
</w:fldData>
        </w:fldChar>
      </w:r>
      <w:r w:rsidR="00E446EA">
        <w:instrText xml:space="preserve"> ADDIN EN.CITE.DATA </w:instrText>
      </w:r>
      <w:r w:rsidR="00E446EA">
        <w:fldChar w:fldCharType="end"/>
      </w:r>
      <w:r w:rsidR="00C833F8">
        <w:fldChar w:fldCharType="separate"/>
      </w:r>
      <w:r w:rsidR="00E446EA">
        <w:rPr>
          <w:noProof/>
        </w:rPr>
        <w:t>(Ruxton, Sherratt &amp; Speed, 2004; Mappes, Marples &amp; Endler, 2005; Sherratt, 2008; Stevens &amp; Merilaita, 2011)</w:t>
      </w:r>
      <w:r w:rsidR="00C833F8">
        <w:fldChar w:fldCharType="end"/>
      </w:r>
      <w:r w:rsidR="00665902">
        <w:t>.</w:t>
      </w:r>
      <w:r w:rsidR="00A7024A">
        <w:t xml:space="preserve"> A less obvious form of </w:t>
      </w:r>
      <w:r>
        <w:t>anti-predator</w:t>
      </w:r>
      <w:r w:rsidR="00A7024A">
        <w:t xml:space="preserve"> defence comes in the form of massive or </w:t>
      </w:r>
      <w:r w:rsidR="000E4B05">
        <w:t>exuberant</w:t>
      </w:r>
      <w:r w:rsidR="00A7024A">
        <w:t xml:space="preserve"> visible </w:t>
      </w:r>
      <w:r w:rsidR="00A7024A" w:rsidRPr="00E25870">
        <w:t>polymorphisms</w:t>
      </w:r>
      <w:r w:rsidR="00602EDB" w:rsidRPr="00E25870">
        <w:t xml:space="preserve"> </w:t>
      </w:r>
      <w:r w:rsidR="00384DD0">
        <w:t xml:space="preserve">exhibited, </w:t>
      </w:r>
      <w:r w:rsidR="003B5947" w:rsidRPr="00E25870">
        <w:t>for example</w:t>
      </w:r>
      <w:r w:rsidR="00384DD0">
        <w:t>,</w:t>
      </w:r>
      <w:r w:rsidR="00602EDB" w:rsidRPr="00E25870">
        <w:t xml:space="preserve"> </w:t>
      </w:r>
      <w:r w:rsidR="00384DD0">
        <w:t>by</w:t>
      </w:r>
      <w:r w:rsidR="00602EDB" w:rsidRPr="00E25870">
        <w:t xml:space="preserve"> the meadow spittlebug, </w:t>
      </w:r>
      <w:r w:rsidR="00602EDB" w:rsidRPr="00E25870">
        <w:rPr>
          <w:i/>
        </w:rPr>
        <w:t>Philaenus spumarius</w:t>
      </w:r>
      <w:r w:rsidR="00602EDB" w:rsidRPr="00E25870">
        <w:t xml:space="preserve"> </w:t>
      </w:r>
      <w:r w:rsidR="009602E9" w:rsidRPr="00E25870">
        <w:fldChar w:fldCharType="begin"/>
      </w:r>
      <w:r w:rsidR="00B902BE">
        <w:instrText xml:space="preserve"> ADDIN EN.CITE &lt;EndNote&gt;&lt;Cite&gt;&lt;Author&gt;Halkka&lt;/Author&gt;&lt;Year&gt;1990&lt;/Year&gt;&lt;RecNum&gt;27&lt;/RecNum&gt;&lt;DisplayText&gt;(Halkka &amp;amp; Halkka, 1990)&lt;/DisplayText&gt;&lt;record&gt;&lt;rec-number&gt;27&lt;/rec-number&gt;&lt;foreign-keys&gt;&lt;key app="EN" db-id="zwsz05vssxwvthepa54vdat3fxddp09aarps" timestamp="1470927293"&gt;27&lt;/key&gt;&lt;/foreign-keys&gt;&lt;ref-type name="Journal Article"&gt;17&lt;/ref-type&gt;&lt;contributors&gt;&lt;authors&gt;&lt;author&gt;Halkka, O.&lt;/author&gt;&lt;author&gt;Halkka, L.&lt;/author&gt;&lt;/authors&gt;&lt;/contributors&gt;&lt;auth-address&gt;Univ Helsinki,Dept Genet,Sf-00100 Helsinki 10,Finland&amp;#xD;Univ Helsinki,Tvarminne Zool Stn,Sf-00100 Helsinki 10,Finland&lt;/auth-address&gt;&lt;titles&gt;&lt;title&gt;&lt;style face="normal" font="default" size="100%"&gt;Population-genetics of the polymorphic meadow spittlebug, &lt;/style&gt;&lt;style face="italic" font="default" size="100%"&gt;Philaenus Spumarius&lt;/style&gt;&lt;style face="normal" font="default" size="100%"&gt; (L)&lt;/style&gt;&lt;/title&gt;&lt;secondary-title&gt;Evolutionary Biology&lt;/secondary-title&gt;&lt;alt-title&gt;Evol Biol&lt;/alt-title&gt;&lt;/titles&gt;&lt;periodical&gt;&lt;full-title&gt;Evolutionary Biology&lt;/full-title&gt;&lt;abbr-1&gt;Evol Biol&lt;/abbr-1&gt;&lt;/periodical&gt;&lt;alt-periodical&gt;&lt;full-title&gt;Evolutionary Biology&lt;/full-title&gt;&lt;abbr-1&gt;Evol Biol&lt;/abbr-1&gt;&lt;/alt-periodical&gt;&lt;pages&gt;149-191&lt;/pages&gt;&lt;volume&gt;24&lt;/volume&gt;&lt;dates&gt;&lt;year&gt;1990&lt;/year&gt;&lt;/dates&gt;&lt;isbn&gt;0071-3260&lt;/isbn&gt;&lt;accession-num&gt;WOS:A1990EC23000005&lt;/accession-num&gt;&lt;urls&gt;&lt;related-urls&gt;&lt;url&gt;&amp;lt;Go to ISI&amp;gt;://WOS:A1990EC23000005&lt;/url&gt;&lt;/related-urls&gt;&lt;/urls&gt;&lt;language&gt;English&lt;/language&gt;&lt;/record&gt;&lt;/Cite&gt;&lt;/EndNote&gt;</w:instrText>
      </w:r>
      <w:r w:rsidR="009602E9" w:rsidRPr="00E25870">
        <w:fldChar w:fldCharType="separate"/>
      </w:r>
      <w:r w:rsidR="00C2688A">
        <w:rPr>
          <w:noProof/>
        </w:rPr>
        <w:t>(Halkka &amp; Halkka, 1990)</w:t>
      </w:r>
      <w:r w:rsidR="009602E9" w:rsidRPr="00E25870">
        <w:fldChar w:fldCharType="end"/>
      </w:r>
      <w:r w:rsidR="00602EDB" w:rsidRPr="00E25870">
        <w:t xml:space="preserve"> and the spiders </w:t>
      </w:r>
      <w:r w:rsidR="00602EDB" w:rsidRPr="00E25870">
        <w:rPr>
          <w:i/>
        </w:rPr>
        <w:t>Theridion grallator</w:t>
      </w:r>
      <w:r w:rsidR="00602EDB" w:rsidRPr="00E25870">
        <w:t xml:space="preserve"> </w:t>
      </w:r>
      <w:r w:rsidR="009602E9" w:rsidRPr="00E25870">
        <w:fldChar w:fldCharType="begin"/>
      </w:r>
      <w:r w:rsidR="00C2688A">
        <w:instrText xml:space="preserve"> ADDIN EN.CITE &lt;EndNote&gt;&lt;Cite&gt;&lt;Author&gt;Oxford&lt;/Author&gt;&lt;Year&gt;2001&lt;/Year&gt;&lt;RecNum&gt;26&lt;/RecNum&gt;&lt;DisplayText&gt;(Oxford &amp;amp; Gillespie, 2001)&lt;/DisplayText&gt;&lt;record&gt;&lt;rec-number&gt;26&lt;/rec-number&gt;&lt;foreign-keys&gt;&lt;key app="EN" db-id="zwsz05vssxwvthepa54vdat3fxddp09aarps" timestamp="1470927279"&gt;26&lt;/key&gt;&lt;/foreign-keys&gt;&lt;ref-type name="Journal Article"&gt;17&lt;/ref-type&gt;&lt;contributors&gt;&lt;authors&gt;&lt;author&gt;Oxford, G. S.&lt;/author&gt;&lt;author&gt;Gillespie, R. G.&lt;/author&gt;&lt;/authors&gt;&lt;/contributors&gt;&lt;auth-address&gt;Univ York, Dept Biol, York YO10 5YW, N Yorkshire, England&amp;#xD;Univ Calif Berkeley, Essig Museum Entomol, Berkeley, CA 94720 USA&lt;/auth-address&gt;&lt;titles&gt;&lt;title&gt;Portraits of evolution: Studies of coloration in Hawaiian spiders&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521-528&lt;/pages&gt;&lt;volume&gt;51&lt;/volume&gt;&lt;number&gt;7&lt;/number&gt;&lt;keywords&gt;&lt;keyword&gt;happy-face spider&lt;/keyword&gt;&lt;keyword&gt;theridion grallator araneae&lt;/keyword&gt;&lt;keyword&gt;genetic-control&lt;/keyword&gt;&lt;keyword&gt;polymorphism&lt;/keyword&gt;&lt;keyword&gt;speciation&lt;/keyword&gt;&lt;keyword&gt;island&lt;/keyword&gt;&lt;keyword&gt;population&lt;/keyword&gt;&lt;keyword&gt;selection&lt;/keyword&gt;&lt;keyword&gt;radiation&lt;/keyword&gt;&lt;keyword&gt;philaenus&lt;/keyword&gt;&lt;/keywords&gt;&lt;dates&gt;&lt;year&gt;2001&lt;/year&gt;&lt;pub-dates&gt;&lt;date&gt;Jul&lt;/date&gt;&lt;/pub-dates&gt;&lt;/dates&gt;&lt;isbn&gt;0006-3568&lt;/isbn&gt;&lt;accession-num&gt;WOS:000170324300003&lt;/accession-num&gt;&lt;urls&gt;&lt;related-urls&gt;&lt;url&gt;&amp;lt;Go to ISI&amp;gt;://WOS:000170324300003&lt;/url&gt;&lt;/related-urls&gt;&lt;/urls&gt;&lt;electronic-resource-num&gt;Doi 10.1641/0006-3568(2001)051[0521:Poesoc]2.0.Co;2&lt;/electronic-resource-num&gt;&lt;language&gt;English&lt;/language&gt;&lt;/record&gt;&lt;/Cite&gt;&lt;/EndNote&gt;</w:instrText>
      </w:r>
      <w:r w:rsidR="009602E9" w:rsidRPr="00E25870">
        <w:fldChar w:fldCharType="separate"/>
      </w:r>
      <w:r w:rsidR="00C2688A">
        <w:rPr>
          <w:noProof/>
        </w:rPr>
        <w:t>(Oxford &amp; Gillespie, 2001)</w:t>
      </w:r>
      <w:r w:rsidR="009602E9" w:rsidRPr="00E25870">
        <w:fldChar w:fldCharType="end"/>
      </w:r>
      <w:r w:rsidR="00602EDB" w:rsidRPr="00E25870">
        <w:t xml:space="preserve"> and </w:t>
      </w:r>
      <w:r w:rsidR="00602EDB" w:rsidRPr="00E25870">
        <w:rPr>
          <w:i/>
        </w:rPr>
        <w:t>T. californicum</w:t>
      </w:r>
      <w:r w:rsidR="009602E9" w:rsidRPr="00E25870">
        <w:t xml:space="preserve"> </w:t>
      </w:r>
      <w:r w:rsidR="009602E9" w:rsidRPr="00E25870">
        <w:fldChar w:fldCharType="begin">
          <w:fldData xml:space="preserve">PEVuZE5vdGU+PENpdGU+PEF1dGhvcj5PeGZvcmQ8L0F1dGhvcj48WWVhcj4yMDA5PC9ZZWFyPjxS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</w:fldData>
        </w:fldChar>
      </w:r>
      <w:r w:rsidR="00C2688A">
        <w:instrText xml:space="preserve"> ADDIN EN.CITE </w:instrText>
      </w:r>
      <w:r w:rsidR="00C2688A">
        <w:fldChar w:fldCharType="begin">
          <w:fldData xml:space="preserve">PEVuZE5vdGU+PENpdGU+PEF1dGhvcj5PeGZvcmQ8L0F1dGhvcj48WWVhcj4yMDA5PC9ZZWFyPjxS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</w:fldData>
        </w:fldChar>
      </w:r>
      <w:r w:rsidR="00C2688A">
        <w:instrText xml:space="preserve"> ADDIN EN.CITE.DATA </w:instrText>
      </w:r>
      <w:r w:rsidR="00C2688A">
        <w:fldChar w:fldCharType="end"/>
      </w:r>
      <w:r w:rsidR="009602E9" w:rsidRPr="00E25870">
        <w:fldChar w:fldCharType="separate"/>
      </w:r>
      <w:r w:rsidR="00C2688A">
        <w:rPr>
          <w:noProof/>
        </w:rPr>
        <w:t>(Oxford, 2009)</w:t>
      </w:r>
      <w:r w:rsidR="009602E9" w:rsidRPr="00E25870">
        <w:fldChar w:fldCharType="end"/>
      </w:r>
      <w:r w:rsidR="00602EDB" w:rsidRPr="00E25870">
        <w:t xml:space="preserve">. </w:t>
      </w:r>
      <w:r w:rsidR="00A7024A" w:rsidRPr="00E25870">
        <w:t>These colour and</w:t>
      </w:r>
      <w:r w:rsidR="00A7024A">
        <w:t xml:space="preserve"> pattern polymorphisms</w:t>
      </w:r>
      <w:r w:rsidR="001D2176">
        <w:t xml:space="preserve"> in </w:t>
      </w:r>
      <w:r w:rsidR="004A227F">
        <w:t>undefended</w:t>
      </w:r>
      <w:r w:rsidR="001D2176">
        <w:t xml:space="preserve"> prey</w:t>
      </w:r>
      <w:r w:rsidR="00A7024A">
        <w:t xml:space="preserve"> tend to reduce the </w:t>
      </w:r>
      <w:r w:rsidR="00A7024A" w:rsidRPr="00A83487">
        <w:rPr>
          <w:i/>
        </w:rPr>
        <w:t>per capita</w:t>
      </w:r>
      <w:r w:rsidR="00A7024A">
        <w:t xml:space="preserve"> rate of predation</w:t>
      </w:r>
      <w:r w:rsidR="002C61DE">
        <w:t xml:space="preserve"> on novel morphs</w:t>
      </w:r>
      <w:r w:rsidR="004B036A">
        <w:t>.  They do so</w:t>
      </w:r>
      <w:r w:rsidR="00A7024A">
        <w:t xml:space="preserve"> by increasing the educational burden on the predator</w:t>
      </w:r>
      <w:r w:rsidR="001D2176">
        <w:t xml:space="preserve"> in learning to attack the </w:t>
      </w:r>
      <w:r w:rsidR="001D2176" w:rsidRPr="00EA4812">
        <w:t>prey</w:t>
      </w:r>
      <w:r w:rsidR="00D52993" w:rsidRPr="00EA4812">
        <w:t xml:space="preserve"> </w:t>
      </w:r>
      <w:r w:rsidR="003C1EC9" w:rsidRPr="00EA4812">
        <w:t>as a result of</w:t>
      </w:r>
      <w:r w:rsidR="00D52993" w:rsidRPr="00EA4812">
        <w:t xml:space="preserve"> </w:t>
      </w:r>
      <w:r w:rsidR="004B036A">
        <w:t>the</w:t>
      </w:r>
      <w:r w:rsidR="00D52993" w:rsidRPr="00EA4812">
        <w:t xml:space="preserve"> high</w:t>
      </w:r>
      <w:r w:rsidR="00D52993">
        <w:t xml:space="preserve"> number of novel morphs the predator needs to learn</w:t>
      </w:r>
      <w:r w:rsidR="00350EC3">
        <w:t xml:space="preserve"> </w:t>
      </w:r>
      <w:r w:rsidR="00350EC3">
        <w:lastRenderedPageBreak/>
        <w:fldChar w:fldCharType="begin">
          <w:fldData xml:space="preserve">PEVuZE5vdGU+PENpdGU+PEF1dGhvcj5GcmFua3M8L0F1dGhvcj48WWVhcj4yMDA5PC9ZZWFyPjxS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yNjk3LTI3MDY8L3BhZ2VzPjx2b2x1bWU+NjM8L3Zv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2Mi0mYW1wOzwvcGFn
ZXM+PHZvbHVtZT4xMzY8L3ZvbHVtZT48bnVtYmVyPjM1MTI8L251bWJlcj48ZGF0ZXM+PHllYXI+
MTk2MjwveWVhcj48L2RhdGVzPjxpc2JuPjAwMzYtODA3NTwvaXNibj48YWNjZXNzaW9uLW51bT5X
T1M6QTE5NjIzMDA3QzAwMDA3PC9hY2Nlc3Npb24tbnVtPjx1cmxzPjxyZWxhdGVkLXVybHM+PHVy
bD4mbHQ7R28gdG8gSVNJJmd0OzovL1dPUzpBMTk2MjMwMDdDMDAwMDc8L3VybD48L3JlbGF0ZWQt
dXJscz48L3VybHM+PGVsZWN0cm9uaWMtcmVzb3VyY2UtbnVtPkRPSSAxMC4xMTI2L3NjaWVuY2Uu
MTM2LjM1MTIuMjYyPC9lbGVjdHJvbmljLXJlc291cmNlLW51bT48bGFuZ3VhZ2U+RW5nbGlzaDwv
bGFuZ3VhZ2U+PC9yZWNvcmQ+PC9DaXRlPjwvRW5kTm90ZT4A
</w:fldData>
        </w:fldChar>
      </w:r>
      <w:r w:rsidR="00041994">
        <w:instrText xml:space="preserve"> ADDIN EN.CITE </w:instrText>
      </w:r>
      <w:r w:rsidR="00041994">
        <w:fldChar w:fldCharType="begin">
          <w:fldData xml:space="preserve">PEVuZE5vdGU+PENpdGU+PEF1dGhvcj5GcmFua3M8L0F1dGhvcj48WWVhcj4yMDA5PC9ZZWFyPjxS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I2Mi0mYW1wOzwvcGFn
ZXM+PHZvbHVtZT4xMzY8L3ZvbHVtZT48bnVtYmVyPjM1MTI8L251bWJlcj48ZGF0ZXM+PHllYXI+
MTk2MjwveWVhcj48L2RhdGVzPjxpc2JuPjAwMzYtODA3NTwvaXNibj48YWNjZXNzaW9uLW51bT5X
T1M6QTE5NjIzMDA3QzAwMDA3PC9hY2Nlc3Npb24tbnVtPjx1cmxzPjxyZWxhdGVkLXVybHM+PHVy
bD4mbHQ7R28gdG8gSVNJJmd0OzovL1dPUzpBMTk2MjMwMDdDMDAwMDc8L3VybD48L3JlbGF0ZWQt
dXJscz48L3VybHM+PGVsZWN0cm9uaWMtcmVzb3VyY2UtbnVtPkRPSSAxMC4xMTI2L3NjaWVuY2Uu
MTM2LjM1MTIuMjYyPC9lbGVjdHJvbmljLXJlc291cmNlLW51bT48bGFuZ3VhZ2U+RW5nbGlzaDwv
bGFuZ3VhZ2U+PC9yZWNvcmQ+PC9DaXRlPjwvRW5kTm90ZT4A
</w:fldData>
        </w:fldChar>
      </w:r>
      <w:r w:rsidR="00041994">
        <w:instrText xml:space="preserve"> ADDIN EN.CITE.DATA </w:instrText>
      </w:r>
      <w:r w:rsidR="00041994">
        <w:fldChar w:fldCharType="end"/>
      </w:r>
      <w:r w:rsidR="00350EC3">
        <w:fldChar w:fldCharType="separate"/>
      </w:r>
      <w:r w:rsidR="00D068AA">
        <w:rPr>
          <w:noProof/>
        </w:rPr>
        <w:t>(Moment, 1962; Franks &amp; Oxford, 2009; Karpestam, Merilaita &amp; Forsman, 2014; Karpestam, Merilaita &amp; Forsman, 2016)</w:t>
      </w:r>
      <w:r w:rsidR="00350EC3">
        <w:fldChar w:fldCharType="end"/>
      </w:r>
      <w:r w:rsidR="00A7024A">
        <w:t xml:space="preserve">. </w:t>
      </w:r>
      <w:r w:rsidR="001D2176">
        <w:t>This is in</w:t>
      </w:r>
      <w:r w:rsidR="00A7024A">
        <w:t xml:space="preserve"> contrast to </w:t>
      </w:r>
      <w:r w:rsidR="00C139C6">
        <w:t>Müllerian</w:t>
      </w:r>
      <w:r w:rsidR="00A7024A">
        <w:t xml:space="preserve"> mimicry</w:t>
      </w:r>
      <w:r w:rsidR="001D2176">
        <w:t xml:space="preserve"> </w:t>
      </w:r>
      <w:r w:rsidR="00650ED5">
        <w:t xml:space="preserve">between </w:t>
      </w:r>
      <w:r w:rsidR="001D2176">
        <w:t xml:space="preserve">defended </w:t>
      </w:r>
      <w:r w:rsidR="00650ED5">
        <w:t>species</w:t>
      </w:r>
      <w:r w:rsidR="00A7024A">
        <w:t xml:space="preserve"> </w:t>
      </w:r>
      <w:r w:rsidR="00CD46E6">
        <w:t>and</w:t>
      </w:r>
      <w:r w:rsidR="00650ED5">
        <w:t xml:space="preserve"> monomorphism within a species of </w:t>
      </w:r>
      <w:r w:rsidR="00CA4F2F">
        <w:t>equally defended</w:t>
      </w:r>
      <w:r w:rsidR="00650ED5">
        <w:t xml:space="preserve"> individuals, both of which serve to decrease the educational burden on the predator in learning to avoid the prey</w:t>
      </w:r>
      <w:r w:rsidR="00350EC3">
        <w:t xml:space="preserve"> </w:t>
      </w:r>
      <w:r w:rsidR="00350EC3">
        <w:fldChar w:fldCharType="begin">
          <w:fldData xml:space="preserve">PEVuZE5vdGU+PENpdGU+PEF1dGhvcj5NYWxsZXQ8L0F1dGhvcj48WWVhcj4xOTg3PC9ZZWFyPjxS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</w:fldData>
        </w:fldChar>
      </w:r>
      <w:r w:rsidR="008D76B8">
        <w:instrText xml:space="preserve"> ADDIN EN.CITE </w:instrText>
      </w:r>
      <w:r w:rsidR="008D76B8">
        <w:fldChar w:fldCharType="begin">
          <w:fldData xml:space="preserve">PEVuZE5vdGU+PENpdGU+PEF1dGhvcj5NYWxsZXQ8L0F1dGhvcj48WWVhcj4xOTg3PC9ZZWFyPjxS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</w:fldData>
        </w:fldChar>
      </w:r>
      <w:r w:rsidR="008D76B8">
        <w:instrText xml:space="preserve"> ADDIN EN.CITE.DATA </w:instrText>
      </w:r>
      <w:r w:rsidR="008D76B8">
        <w:fldChar w:fldCharType="end"/>
      </w:r>
      <w:r w:rsidR="00350EC3">
        <w:fldChar w:fldCharType="separate"/>
      </w:r>
      <w:r w:rsidR="00E446EA">
        <w:rPr>
          <w:noProof/>
        </w:rPr>
        <w:t>(Mallet &amp; Singer, 1987; Franks &amp; Sherratt, 2007; Sherratt, 2008)</w:t>
      </w:r>
      <w:r w:rsidR="00350EC3">
        <w:fldChar w:fldCharType="end"/>
      </w:r>
      <w:r w:rsidR="00D36159">
        <w:t>.</w:t>
      </w:r>
      <w:r w:rsidR="00A6063E">
        <w:t xml:space="preserve"> </w:t>
      </w:r>
      <w:r w:rsidR="00162C00" w:rsidRPr="00162C00">
        <w:t xml:space="preserve">Whereas unpalatable species benefit from </w:t>
      </w:r>
      <w:r w:rsidR="00763A3A">
        <w:t>sharing an appearance through Mü</w:t>
      </w:r>
      <w:r w:rsidR="00162C00" w:rsidRPr="00162C00">
        <w:t>llerian mimicry, the opposite is true for palatable prey, which benefit from evolving distinct appearances that slow the speed that predators learn to attack them.</w:t>
      </w:r>
    </w:p>
    <w:p w14:paraId="7F10F7E6" w14:textId="7DA7E1D2" w:rsidR="001B74B0" w:rsidRDefault="008724E7" w:rsidP="0018156C">
      <w:pPr>
        <w:spacing w:line="480" w:lineRule="auto"/>
        <w:ind w:firstLine="720"/>
      </w:pPr>
      <w:r>
        <w:t>Understanding</w:t>
      </w:r>
      <w:r w:rsidR="00AD04D2">
        <w:t xml:space="preserve"> the mechanisms</w:t>
      </w:r>
      <w:r w:rsidR="002832EE">
        <w:t xml:space="preserve"> by which discrete/distinct morph appearances</w:t>
      </w:r>
      <w:r w:rsidR="00AD04D2">
        <w:t xml:space="preserve"> </w:t>
      </w:r>
      <w:r w:rsidR="001B3B47">
        <w:t>evolve and</w:t>
      </w:r>
      <w:r w:rsidR="00AD04D2">
        <w:t xml:space="preserve"> </w:t>
      </w:r>
      <w:r w:rsidR="00F8060D">
        <w:t xml:space="preserve">are </w:t>
      </w:r>
      <w:r w:rsidR="00AD04D2">
        <w:t xml:space="preserve">maintained in populations </w:t>
      </w:r>
      <w:r w:rsidR="00C11F08">
        <w:t>forms a major theme in</w:t>
      </w:r>
      <w:r w:rsidR="00AD04D2">
        <w:t xml:space="preserve"> evolutionary biology</w:t>
      </w:r>
      <w:r w:rsidR="00633B8C">
        <w:t xml:space="preserve"> </w:t>
      </w:r>
      <w:r w:rsidR="00633B8C">
        <w:fldChar w:fldCharType="begin">
          <w:fldData xml:space="preserve">PEVuZE5vdGU+PENpdGU+PEF1dGhvcj5DbGFya2U8L0F1dGhvcj48WWVhcj4xOTc5PC9ZZWFyPjxS
ZWNOdW0+ODwvUmVjTnVtPjxEaXNwbGF5VGV4dD4oQ2xhcmtlLCAxOTc5OyBPeGZvcmQgJmFtcDsg
R2lsbGVzcGllLCAxOTk4OyBJYmFycmEgJmFtcDsgUmVhZGVyLCAyMDEzKTwvRGlzcGxheVRleHQ+
PHJlY29yZD48cmVjLW51bWJlcj44PC9yZWMtbnVtYmVyPjxmb3JlaWduLWtleXM+PGtleSBhcHA9
IkVOIiBkYi1pZD0iendzejA1dnNzeHd2dGhlcGE1NHZkYXQzZnhkZHAwOWFhcnBzIiB0aW1lc3Rh
bXA9IjE0NzA5MjY0MjIiPjg8L2tleT48L2ZvcmVpZ24ta2V5cz48cmVmLXR5cGUgbmFtZT0iSm91
cm5hbCBBcnRpY2xlIj4xNzwvcmVmLXR5cGU+PGNvbnRyaWJ1dG9ycz48YXV0aG9ycz48YXV0aG9y
PkNsYXJrZSwgQi4gQy48L2F1dGhvcj48L2F1dGhvcnM+PC9jb250cmlidXRvcnM+PHRpdGxlcz48
dGl0bGU+VGhlIGV2b2x1dGlvbiBvZiBnZW5ldGljIGRpdmVyc2l0eT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xhYmJyLTE+UHJvYyBSIFNvYyBMb25kIEIg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==
</w:fldData>
        </w:fldChar>
      </w:r>
      <w:r w:rsidR="00E446EA">
        <w:instrText xml:space="preserve"> ADDIN EN.CITE </w:instrText>
      </w:r>
      <w:r w:rsidR="00E446EA">
        <w:fldChar w:fldCharType="begin">
          <w:fldData xml:space="preserve">PEVuZE5vdGU+PENpdGU+PEF1dGhvcj5DbGFya2U8L0F1dGhvcj48WWVhcj4xOTc5PC9ZZWFyPjxS
ZWNOdW0+ODwvUmVjTnVtPjxEaXNwbGF5VGV4dD4oQ2xhcmtlLCAxOTc5OyBPeGZvcmQgJmFtcDsg
R2lsbGVzcGllLCAxOTk4OyBJYmFycmEgJmFtcDsgUmVhZGVyLCAyMDEzKTwvRGlzcGxheVRleHQ+
PHJlY29yZD48cmVjLW51bWJlcj44PC9yZWMtbnVtYmVyPjxmb3JlaWduLWtleXM+PGtleSBhcHA9
IkVOIiBkYi1pZD0iendzejA1dnNzeHd2dGhlcGE1NHZkYXQzZnhkZHAwOWFhcnBzIiB0aW1lc3Rh
bXA9IjE0NzA5MjY0MjIiPjg8L2tleT48L2ZvcmVpZ24ta2V5cz48cmVmLXR5cGUgbmFtZT0iSm91
cm5hbCBBcnRpY2xlIj4xNzwvcmVmLXR5cGU+PGNvbnRyaWJ1dG9ycz48YXV0aG9ycz48YXV0aG9y
PkNsYXJrZSwgQi4gQy48L2F1dGhvcj48L2F1dGhvcnM+PC9jb250cmlidXRvcnM+PHRpdGxlcz48
dGl0bGU+VGhlIGV2b2x1dGlvbiBvZiBnZW5ldGljIGRpdmVyc2l0eT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xhYmJyLTE+UHJvYyBSIFNvYyBMb25kIEIg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==
</w:fldData>
        </w:fldChar>
      </w:r>
      <w:r w:rsidR="00E446EA">
        <w:instrText xml:space="preserve"> ADDIN EN.CITE.DATA </w:instrText>
      </w:r>
      <w:r w:rsidR="00E446EA">
        <w:fldChar w:fldCharType="end"/>
      </w:r>
      <w:r w:rsidR="00633B8C">
        <w:fldChar w:fldCharType="separate"/>
      </w:r>
      <w:r w:rsidR="00E446EA">
        <w:rPr>
          <w:noProof/>
        </w:rPr>
        <w:t>(Clarke, 1979; Oxford &amp; Gillespie, 1998; Ibarra &amp; Reader, 2013)</w:t>
      </w:r>
      <w:r w:rsidR="00633B8C">
        <w:fldChar w:fldCharType="end"/>
      </w:r>
      <w:r w:rsidR="00AD04D2">
        <w:t xml:space="preserve">. </w:t>
      </w:r>
      <w:r w:rsidR="00AD04D2" w:rsidRPr="00437B9D">
        <w:t xml:space="preserve">One </w:t>
      </w:r>
      <w:r w:rsidR="00551E74" w:rsidRPr="00437B9D">
        <w:t xml:space="preserve">process </w:t>
      </w:r>
      <w:r w:rsidR="00AD04D2" w:rsidRPr="00437B9D">
        <w:t>that can maintain multiple morphs</w:t>
      </w:r>
      <w:r w:rsidR="00C8084F" w:rsidRPr="00437B9D">
        <w:t xml:space="preserve"> </w:t>
      </w:r>
      <w:r w:rsidR="00AD04D2" w:rsidRPr="00437B9D">
        <w:t>is negative frequency-dependent selection</w:t>
      </w:r>
      <w:r w:rsidR="005B71AB" w:rsidRPr="00437B9D">
        <w:t>, where a morph or an allele is advantageous when rare but disadvantageous when common.</w:t>
      </w:r>
      <w:r w:rsidR="00AD04D2" w:rsidRPr="00437B9D">
        <w:t xml:space="preserve"> </w:t>
      </w:r>
      <w:r w:rsidR="00A6063E">
        <w:t xml:space="preserve"> </w:t>
      </w:r>
      <w:r w:rsidR="00AD04D2" w:rsidRPr="00437B9D">
        <w:t xml:space="preserve">The first discussion of negative frequency-dependent selection </w:t>
      </w:r>
      <w:r w:rsidR="005B71AB" w:rsidRPr="00437B9D">
        <w:t xml:space="preserve">(although not expressed in this way) </w:t>
      </w:r>
      <w:r w:rsidR="00AD04D2" w:rsidRPr="00437B9D">
        <w:t>exerted</w:t>
      </w:r>
      <w:r w:rsidR="00AD04D2">
        <w:t xml:space="preserve"> by predators </w:t>
      </w:r>
      <w:r w:rsidR="008733C4">
        <w:t xml:space="preserve">was </w:t>
      </w:r>
      <w:r w:rsidR="008733C4" w:rsidRPr="00EA4812">
        <w:t>apparently by</w:t>
      </w:r>
      <w:r w:rsidR="003C1EC9" w:rsidRPr="00EA4812">
        <w:t xml:space="preserve"> Poulton</w:t>
      </w:r>
      <w:r w:rsidR="007D52A2">
        <w:t xml:space="preserve"> </w:t>
      </w:r>
      <w:r w:rsidR="007D52A2">
        <w:fldChar w:fldCharType="begin"/>
      </w:r>
      <w:r w:rsidR="0066094A">
        <w:instrText xml:space="preserve"> ADDIN EN.CITE &lt;EndNote&gt;&lt;Cite ExcludeAuth="1"&gt;&lt;Author&gt;Poulton&lt;/Author&gt;&lt;Year&gt;1884&lt;/Year&gt;&lt;RecNum&gt;61&lt;/RecNum&gt;&lt;DisplayText&gt;(1884)&lt;/DisplayText&gt;&lt;record&gt;&lt;rec-number&gt;61&lt;/rec-number&gt;&lt;foreign-keys&gt;&lt;key app="EN" db-id="zwsz05vssxwvthepa54vdat3fxddp09aarps" timestamp="1470930203"&gt;61&lt;/key&gt;&lt;/foreign-keys&gt;&lt;ref-type name="Journal Article"&gt;17&lt;/ref-type&gt;&lt;contributors&gt;&lt;authors&gt;&lt;author&gt;Poulton, E. B.&lt;/author&gt;&lt;/authors&gt;&lt;/contributors&gt;&lt;titles&gt;&lt;title&gt;Notes upon, or suggested by, the colours, markings, and protective attitudes of certain lepidopterous larvae and pupae, and of a phytophagous hymenopterous larva&lt;/title&gt;&lt;secondary-title&gt;Transactions of the Entomological Society of London&lt;/secondary-title&gt;&lt;/titles&gt;&lt;periodical&gt;&lt;full-title&gt;Transactions of the Entomological Society of London&lt;/full-title&gt;&lt;/periodical&gt;&lt;pages&gt;27-60&lt;/pages&gt;&lt;volume&gt;1884&lt;/volume&gt;&lt;section&gt;27&lt;/section&gt;&lt;dates&gt;&lt;year&gt;1884&lt;/year&gt;&lt;/dates&gt;&lt;urls&gt;&lt;/urls&gt;&lt;/record&gt;&lt;/Cite&gt;&lt;/EndNote&gt;</w:instrText>
      </w:r>
      <w:r w:rsidR="007D52A2">
        <w:fldChar w:fldCharType="separate"/>
      </w:r>
      <w:r w:rsidR="0066094A">
        <w:rPr>
          <w:noProof/>
        </w:rPr>
        <w:t>(1884)</w:t>
      </w:r>
      <w:r w:rsidR="007D52A2">
        <w:fldChar w:fldCharType="end"/>
      </w:r>
      <w:r w:rsidR="00AD04D2" w:rsidRPr="00EA4812">
        <w:t>, a reference brought to light by</w:t>
      </w:r>
      <w:r w:rsidR="003C1EC9" w:rsidRPr="00EA4812">
        <w:t xml:space="preserve"> Allen and Clarke</w:t>
      </w:r>
      <w:r w:rsidR="007D52A2">
        <w:t xml:space="preserve"> </w:t>
      </w:r>
      <w:r w:rsidR="007D52A2">
        <w:fldChar w:fldCharType="begin"/>
      </w:r>
      <w:r w:rsidR="00B902BE">
        <w:instrText xml:space="preserve"> ADDIN EN.CITE &lt;EndNote&gt;&lt;Cite ExcludeAuth="1"&gt;&lt;Author&gt;Allen&lt;/Author&gt;&lt;Year&gt;1984&lt;/Year&gt;&lt;RecNum&gt;11&lt;/RecNum&gt;&lt;DisplayText&gt;(1984)&lt;/DisplayText&gt;&lt;record&gt;&lt;rec-number&gt;11&lt;/rec-number&gt;&lt;foreign-keys&gt;&lt;key app="EN" db-id="zwsz05vssxwvthepa54vdat3fxddp09aarps" timestamp="1470926575"&gt;11&lt;/key&gt;&lt;/foreign-keys&gt;&lt;ref-type name="Journal Article"&gt;17&lt;/ref-type&gt;&lt;contributors&gt;&lt;authors&gt;&lt;author&gt;Allen, J. A.&lt;/author&gt;&lt;author&gt;Clarke, B. C.&lt;/author&gt;&lt;/authors&gt;&lt;/contributors&gt;&lt;auth-address&gt;Dept Genet,Nottingham Ng7 2rd,England&lt;/auth-address&gt;&lt;titles&gt;&lt;title&gt;Frequency dependent selection: homage to E. B. Poulton&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15-18&lt;/pages&gt;&lt;volume&gt;23&lt;/volume&gt;&lt;number&gt;1&lt;/number&gt;&lt;dates&gt;&lt;year&gt;1984&lt;/year&gt;&lt;/dates&gt;&lt;isbn&gt;0024-4066&lt;/isbn&gt;&lt;accession-num&gt;WOS:A1984TT32300003&lt;/accession-num&gt;&lt;urls&gt;&lt;related-urls&gt;&lt;url&gt;&amp;lt;Go to ISI&amp;gt;://WOS:A1984TT32300003&lt;/url&gt;&lt;/related-urls&gt;&lt;/urls&gt;&lt;electronic-resource-num&gt;DOI 10.1111/j.1095-8312.1984.tb00802.x&lt;/electronic-resource-num&gt;&lt;language&gt;English&lt;/language&gt;&lt;/record&gt;&lt;/Cite&gt;&lt;/EndNote&gt;</w:instrText>
      </w:r>
      <w:r w:rsidR="007D52A2">
        <w:fldChar w:fldCharType="separate"/>
      </w:r>
      <w:r w:rsidR="00082119">
        <w:rPr>
          <w:noProof/>
        </w:rPr>
        <w:t>(1984)</w:t>
      </w:r>
      <w:r w:rsidR="007D52A2">
        <w:fldChar w:fldCharType="end"/>
      </w:r>
      <w:r w:rsidR="00AD04D2" w:rsidRPr="00EA4812">
        <w:t>. However, it was</w:t>
      </w:r>
      <w:r w:rsidR="008F33F8">
        <w:t xml:space="preserve"> Clarke</w:t>
      </w:r>
      <w:r w:rsidR="00AD04D2">
        <w:t xml:space="preserve"> </w:t>
      </w:r>
      <w:r w:rsidR="007D52A2">
        <w:fldChar w:fldCharType="begin"/>
      </w:r>
      <w:r w:rsidR="00082119">
        <w:instrText xml:space="preserve"> ADDIN EN.CITE &lt;EndNote&gt;&lt;Cite ExcludeAuth="1"&gt;&lt;Author&gt;Clarke&lt;/Author&gt;&lt;Year&gt;1962&lt;/Year&gt;&lt;RecNum&gt;62&lt;/RecNum&gt;&lt;DisplayText&gt;(1962)&lt;/DisplayText&gt;&lt;record&gt;&lt;rec-number&gt;62&lt;/rec-number&gt;&lt;foreign-keys&gt;&lt;key app="EN" db-id="zwsz05vssxwvthepa54vdat3fxddp09aarps" timestamp="1470930297"&gt;62&lt;/key&gt;&lt;/foreign-keys&gt;&lt;ref-type name="Book Section"&gt;5&lt;/ref-type&gt;&lt;contributors&gt;&lt;authors&gt;&lt;author&gt;Clarke, B.&lt;/author&gt;&lt;/authors&gt;&lt;secondary-authors&gt;&lt;author&gt;Nichols, D.&lt;/author&gt;&lt;/secondary-authors&gt;&lt;/contributors&gt;&lt;titles&gt;&lt;title&gt;Balanced polymorphism and the diversity of sympatric species&lt;/title&gt;&lt;secondary-title&gt;Taxonomy and Geography&lt;/secondary-title&gt;&lt;/titles&gt;&lt;pages&gt;47-70&lt;/pages&gt;&lt;dates&gt;&lt;year&gt;1962&lt;/year&gt;&lt;/dates&gt;&lt;publisher&gt;Oxford: Systematics Association&lt;/publisher&gt;&lt;urls&gt;&lt;/urls&gt;&lt;/record&gt;&lt;/Cite&gt;&lt;/EndNote&gt;</w:instrText>
      </w:r>
      <w:r w:rsidR="007D52A2">
        <w:fldChar w:fldCharType="separate"/>
      </w:r>
      <w:r w:rsidR="00082119">
        <w:rPr>
          <w:noProof/>
        </w:rPr>
        <w:t>(1962)</w:t>
      </w:r>
      <w:r w:rsidR="007D52A2">
        <w:fldChar w:fldCharType="end"/>
      </w:r>
      <w:r w:rsidR="008F33F8">
        <w:t xml:space="preserve"> </w:t>
      </w:r>
      <w:r w:rsidR="00AD04D2">
        <w:t xml:space="preserve">who promoted, independently, the notion that the searching behaviour of predators could impose negative frequency-dependent selection on visible traits of </w:t>
      </w:r>
      <w:r w:rsidR="00AD04D2" w:rsidRPr="000522B5">
        <w:t xml:space="preserve">a prey species, </w:t>
      </w:r>
      <w:r w:rsidR="00183F06" w:rsidRPr="000522B5">
        <w:t xml:space="preserve">in </w:t>
      </w:r>
      <w:r w:rsidR="00AD04D2" w:rsidRPr="000522B5">
        <w:t>a process he called apostatic selection.  The hypothesis is</w:t>
      </w:r>
      <w:r w:rsidR="00AB5899" w:rsidRPr="000522B5">
        <w:t xml:space="preserve"> that predators become accustomed</w:t>
      </w:r>
      <w:r w:rsidR="00AD04D2" w:rsidRPr="000522B5">
        <w:t xml:space="preserve"> to looking for common prey morphs having certain visible characteristics and, as a </w:t>
      </w:r>
      <w:r w:rsidR="00AB5899" w:rsidRPr="000522B5">
        <w:t>result</w:t>
      </w:r>
      <w:r w:rsidR="00AD04D2" w:rsidRPr="000522B5">
        <w:t>, tend to ignore</w:t>
      </w:r>
      <w:r w:rsidR="00AD04D2">
        <w:t xml:space="preserve"> rarer morphs exhibiting other visible traits</w:t>
      </w:r>
      <w:r w:rsidR="007D52A2">
        <w:t xml:space="preserve"> </w:t>
      </w:r>
      <w:r w:rsidR="007D52A2" w:rsidRPr="0042422B">
        <w:fldChar w:fldCharType="begin">
          <w:fldData xml:space="preserve">PEVuZE5vdGU+PENpdGU+PEF1dGhvcj5UaW5iZXJnZW48L0F1dGhvcj48WWVhcj4xOTYwPC9ZZWFy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</w:fldData>
        </w:fldChar>
      </w:r>
      <w:r w:rsidR="00E446EA">
        <w:instrText xml:space="preserve"> ADDIN EN.CITE </w:instrText>
      </w:r>
      <w:r w:rsidR="00E446EA">
        <w:fldChar w:fldCharType="begin">
          <w:fldData xml:space="preserve">PEVuZE5vdGU+PENpdGU+PEF1dGhvcj5UaW5iZXJnZW48L0F1dGhvcj48WWVhcj4xOTYwPC9ZZWFy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</w:fldData>
        </w:fldChar>
      </w:r>
      <w:r w:rsidR="00E446EA">
        <w:instrText xml:space="preserve"> ADDIN EN.CITE.DATA </w:instrText>
      </w:r>
      <w:r w:rsidR="00E446EA">
        <w:fldChar w:fldCharType="end"/>
      </w:r>
      <w:r w:rsidR="007D52A2" w:rsidRPr="0042422B">
        <w:fldChar w:fldCharType="separate"/>
      </w:r>
      <w:r w:rsidR="00E446EA">
        <w:rPr>
          <w:noProof/>
        </w:rPr>
        <w:t>(Tinbergen, 1960; Bond, 2007)</w:t>
      </w:r>
      <w:r w:rsidR="007D52A2" w:rsidRPr="0042422B">
        <w:fldChar w:fldCharType="end"/>
      </w:r>
      <w:r w:rsidR="00AD04D2" w:rsidRPr="0042422B">
        <w:t xml:space="preserve">.  </w:t>
      </w:r>
      <w:r w:rsidR="004C0AD0" w:rsidRPr="0042422B">
        <w:t xml:space="preserve">In a simple two-morph </w:t>
      </w:r>
      <w:r w:rsidR="000522B5" w:rsidRPr="0042422B">
        <w:t>scenario</w:t>
      </w:r>
      <w:r w:rsidR="004C0AD0" w:rsidRPr="0042422B">
        <w:t>, the</w:t>
      </w:r>
      <w:r w:rsidR="00AD04D2" w:rsidRPr="0042422B">
        <w:t xml:space="preserve"> rare</w:t>
      </w:r>
      <w:r w:rsidR="004C0AD0" w:rsidRPr="0042422B">
        <w:t>r morph is under-predated and has</w:t>
      </w:r>
      <w:r w:rsidR="00AD04D2" w:rsidRPr="0042422B">
        <w:t xml:space="preserve"> a selective advantage whereas the common</w:t>
      </w:r>
      <w:r w:rsidR="004C0AD0" w:rsidRPr="0042422B">
        <w:t>er</w:t>
      </w:r>
      <w:r w:rsidR="00AD04D2" w:rsidRPr="0042422B">
        <w:t xml:space="preserve"> morph is over-predated and suff</w:t>
      </w:r>
      <w:r w:rsidR="004C0AD0" w:rsidRPr="0042422B">
        <w:t xml:space="preserve">ers a selective disadvantage.  </w:t>
      </w:r>
      <w:r w:rsidR="00601C39" w:rsidRPr="0042422B">
        <w:t>Crucially</w:t>
      </w:r>
      <w:r w:rsidR="004C0AD0" w:rsidRPr="0042422B">
        <w:t>, a</w:t>
      </w:r>
      <w:r w:rsidR="00AD04D2" w:rsidRPr="0042422B">
        <w:t xml:space="preserve">s </w:t>
      </w:r>
      <w:r w:rsidR="004C0AD0" w:rsidRPr="0042422B">
        <w:t xml:space="preserve">the </w:t>
      </w:r>
      <w:r w:rsidR="00AD04D2" w:rsidRPr="0042422B">
        <w:t>morphs change in frequency as a result of this selection</w:t>
      </w:r>
      <w:r w:rsidR="00D743C2">
        <w:t>,</w:t>
      </w:r>
      <w:r w:rsidR="00AD04D2" w:rsidRPr="0042422B">
        <w:t xml:space="preserve"> the search image used by the predator also </w:t>
      </w:r>
      <w:r w:rsidR="004C0AD0" w:rsidRPr="0042422B">
        <w:t>changes such that the new</w:t>
      </w:r>
      <w:r w:rsidR="00B004B8" w:rsidRPr="0042422B">
        <w:t>,</w:t>
      </w:r>
      <w:r w:rsidR="004C0AD0" w:rsidRPr="0042422B">
        <w:t xml:space="preserve"> common</w:t>
      </w:r>
      <w:r w:rsidR="00567CE0" w:rsidRPr="0042422B">
        <w:t>er</w:t>
      </w:r>
      <w:r w:rsidR="004C0AD0" w:rsidRPr="0042422B">
        <w:t xml:space="preserve"> morph is now </w:t>
      </w:r>
      <w:r w:rsidR="00567CE0" w:rsidRPr="0042422B">
        <w:t xml:space="preserve">the one </w:t>
      </w:r>
      <w:r w:rsidR="004C0AD0" w:rsidRPr="0042422B">
        <w:t>over-predated. The</w:t>
      </w:r>
      <w:r w:rsidR="00AD04D2" w:rsidRPr="0042422B">
        <w:t xml:space="preserve"> result </w:t>
      </w:r>
      <w:r w:rsidR="004C0AD0" w:rsidRPr="0042422B">
        <w:t xml:space="preserve">is </w:t>
      </w:r>
      <w:r w:rsidR="00AD04D2" w:rsidRPr="0042422B">
        <w:t xml:space="preserve">that </w:t>
      </w:r>
      <w:r w:rsidR="004C0AD0" w:rsidRPr="0042422B">
        <w:t>both</w:t>
      </w:r>
      <w:r w:rsidR="00AD04D2" w:rsidRPr="0042422B">
        <w:t xml:space="preserve"> morphs </w:t>
      </w:r>
      <w:r w:rsidR="00551E74" w:rsidRPr="0042422B">
        <w:t xml:space="preserve">can be </w:t>
      </w:r>
      <w:r w:rsidR="00AD04D2" w:rsidRPr="0042422B">
        <w:lastRenderedPageBreak/>
        <w:t>maintaine</w:t>
      </w:r>
      <w:r w:rsidR="008733C4" w:rsidRPr="0042422B">
        <w:t xml:space="preserve">d </w:t>
      </w:r>
      <w:r w:rsidR="003678DC" w:rsidRPr="0042422B">
        <w:t>with</w:t>
      </w:r>
      <w:r w:rsidR="008733C4" w:rsidRPr="0042422B">
        <w:t xml:space="preserve">in the </w:t>
      </w:r>
      <w:r w:rsidR="003678DC" w:rsidRPr="0042422B">
        <w:t xml:space="preserve">prey </w:t>
      </w:r>
      <w:r w:rsidR="008733C4" w:rsidRPr="0042422B">
        <w:t>population</w:t>
      </w:r>
      <w:r w:rsidR="004C0AD0" w:rsidRPr="0042422B">
        <w:t>; a situation than can easily be extended to the maintenance of several morphs</w:t>
      </w:r>
      <w:r w:rsidR="007D52A2" w:rsidRPr="0042422B">
        <w:t xml:space="preserve"> </w:t>
      </w:r>
      <w:r w:rsidR="007D52A2" w:rsidRPr="0042422B">
        <w:fldChar w:fldCharType="begin"/>
      </w:r>
      <w:r w:rsidR="00C2688A">
        <w:instrText xml:space="preserve"> ADDIN EN.CITE &lt;EndNote&gt;&lt;Cite&gt;&lt;Author&gt;Bond&lt;/Author&gt;&lt;Year&gt;2007&lt;/Year&gt;&lt;RecNum&gt;12&lt;/RecNum&gt;&lt;DisplayText&gt;(Bond, 2007)&lt;/DisplayText&gt;&lt;record&gt;&lt;rec-number&gt;12&lt;/rec-number&gt;&lt;foreign-keys&gt;&lt;key app="EN" db-id="zwsz05vssxwvthepa54vdat3fxddp09aarps" timestamp="1470926646"&gt;12&lt;/key&gt;&lt;/foreign-keys&gt;&lt;ref-type name="Journal Article"&gt;17&lt;/ref-type&gt;&lt;contributors&gt;&lt;authors&gt;&lt;author&gt;Bond, A. B.&lt;/author&gt;&lt;/authors&gt;&lt;/contributors&gt;&lt;auth-address&gt;Univ Nebraska, Sch Biol Sci, Lincoln, NE 68588 USA&lt;/auth-address&gt;&lt;titles&gt;&lt;title&gt;The evolution of color polymorphism: Crypticity searching images, and apostatic selection&lt;/title&gt;&lt;secondary-title&gt;Annual Review of Ecology Evolution and Systematics&lt;/secondary-title&gt;&lt;alt-title&gt;Annu Rev Ecol Evol S&lt;/alt-title&gt;&lt;/titles&gt;&lt;periodical&gt;&lt;full-title&gt;Annual Review of Ecology Evolution and Systematics&lt;/full-title&gt;&lt;abbr-1&gt;Annu Rev Ecol Evol S&lt;/abbr-1&gt;&lt;/periodical&gt;&lt;alt-periodical&gt;&lt;full-title&gt;Annual Review of Ecology Evolution and Systematics&lt;/full-title&gt;&lt;abbr-1&gt;Annu Rev Ecol Evol S&lt;/abbr-1&gt;&lt;/alt-periodical&gt;&lt;pages&gt;489-514&lt;/pages&gt;&lt;volume&gt;38&lt;/volume&gt;&lt;keywords&gt;&lt;keyword&gt;background complexity&lt;/keyword&gt;&lt;keyword&gt;detectability&lt;/keyword&gt;&lt;keyword&gt;perceptual switching&lt;/keyword&gt;&lt;keyword&gt;selective attention&lt;/keyword&gt;&lt;keyword&gt;dependent food selection&lt;/keyword&gt;&lt;keyword&gt;stochastic foraging model&lt;/keyword&gt;&lt;keyword&gt;snail cepaea-hortensis&lt;/keyword&gt;&lt;keyword&gt;visual-search&lt;/keyword&gt;&lt;keyword&gt;limited attention&lt;/keyword&gt;&lt;keyword&gt;prey detection&lt;/keyword&gt;&lt;keyword&gt;wild birds&lt;/keyword&gt;&lt;keyword&gt;blue jays&lt;/keyword&gt;&lt;keyword&gt;virtual prey&lt;/keyword&gt;&lt;keyword&gt;cyanocitta-cristata&lt;/keyword&gt;&lt;/keywords&gt;&lt;dates&gt;&lt;year&gt;2007&lt;/year&gt;&lt;/dates&gt;&lt;isbn&gt;1543-592x&lt;/isbn&gt;&lt;accession-num&gt;WOS:000252359800020&lt;/accession-num&gt;&lt;urls&gt;&lt;related-urls&gt;&lt;url&gt;&amp;lt;Go to ISI&amp;gt;://WOS:000252359800020&lt;/url&gt;&lt;/related-urls&gt;&lt;/urls&gt;&lt;electronic-resource-num&gt;10.1146/annurev.ecolsys.38.091206.095728&lt;/electronic-resource-num&gt;&lt;language&gt;English&lt;/language&gt;&lt;/record&gt;&lt;/Cite&gt;&lt;/EndNote&gt;</w:instrText>
      </w:r>
      <w:r w:rsidR="007D52A2" w:rsidRPr="0042422B">
        <w:fldChar w:fldCharType="separate"/>
      </w:r>
      <w:r w:rsidR="00C2688A">
        <w:rPr>
          <w:noProof/>
        </w:rPr>
        <w:t>(Bond, 2007)</w:t>
      </w:r>
      <w:r w:rsidR="007D52A2" w:rsidRPr="0042422B">
        <w:fldChar w:fldCharType="end"/>
      </w:r>
      <w:r w:rsidR="00AD04D2" w:rsidRPr="0042422B">
        <w:t>.</w:t>
      </w:r>
    </w:p>
    <w:p w14:paraId="120C197A" w14:textId="00C341E6" w:rsidR="00AD04D2" w:rsidRDefault="00BC411F" w:rsidP="00F166E2">
      <w:pPr>
        <w:spacing w:line="480" w:lineRule="auto"/>
        <w:ind w:firstLine="720"/>
      </w:pPr>
      <w:r>
        <w:t xml:space="preserve">Clarke </w:t>
      </w:r>
      <w:r w:rsidR="00027420" w:rsidRPr="0042422B">
        <w:fldChar w:fldCharType="begin"/>
      </w:r>
      <w:r>
        <w:instrText xml:space="preserve"> ADDIN EN.CITE &lt;EndNote&gt;&lt;Cite ExcludeAuth="1"&gt;&lt;Author&gt;Clarke&lt;/Author&gt;&lt;Year&gt;1962&lt;/Year&gt;&lt;RecNum&gt;62&lt;/RecNum&gt;&lt;DisplayText&gt;(1962)&lt;/DisplayText&gt;&lt;record&gt;&lt;rec-number&gt;62&lt;/rec-number&gt;&lt;foreign-keys&gt;&lt;key app="EN" db-id="zwsz05vssxwvthepa54vdat3fxddp09aarps" timestamp="1470930297"&gt;62&lt;/key&gt;&lt;/foreign-keys&gt;&lt;ref-type name="Book Section"&gt;5&lt;/ref-type&gt;&lt;contributors&gt;&lt;authors&gt;&lt;author&gt;Clarke, B.&lt;/author&gt;&lt;/authors&gt;&lt;secondary-authors&gt;&lt;author&gt;Nichols, D.&lt;/author&gt;&lt;/secondary-authors&gt;&lt;/contributors&gt;&lt;titles&gt;&lt;title&gt;Balanced polymorphism and the diversity of sympatric species&lt;/title&gt;&lt;secondary-title&gt;Taxonomy and Geography&lt;/secondary-title&gt;&lt;/titles&gt;&lt;pages&gt;47-70&lt;/pages&gt;&lt;dates&gt;&lt;year&gt;1962&lt;/year&gt;&lt;/dates&gt;&lt;publisher&gt;Oxford: Systematics Association&lt;/publisher&gt;&lt;urls&gt;&lt;/urls&gt;&lt;/record&gt;&lt;/Cite&gt;&lt;/EndNote&gt;</w:instrText>
      </w:r>
      <w:r w:rsidR="00027420" w:rsidRPr="0042422B">
        <w:fldChar w:fldCharType="separate"/>
      </w:r>
      <w:r>
        <w:rPr>
          <w:noProof/>
        </w:rPr>
        <w:t>(1962)</w:t>
      </w:r>
      <w:r w:rsidR="00027420" w:rsidRPr="0042422B">
        <w:fldChar w:fldCharType="end"/>
      </w:r>
      <w:r w:rsidR="00551D87">
        <w:t xml:space="preserve"> further suggested</w:t>
      </w:r>
      <w:r w:rsidR="00551D87" w:rsidRPr="0042422B">
        <w:t xml:space="preserve"> that</w:t>
      </w:r>
      <w:r w:rsidR="004B036A" w:rsidRPr="0042422B">
        <w:t>,</w:t>
      </w:r>
      <w:r w:rsidR="00AD04D2" w:rsidRPr="0042422B">
        <w:t xml:space="preserve"> </w:t>
      </w:r>
      <w:r w:rsidR="004B036A" w:rsidRPr="0042422B">
        <w:t xml:space="preserve">as a result of apostatic selection, </w:t>
      </w:r>
      <w:r w:rsidR="00AD04D2" w:rsidRPr="0042422B">
        <w:t xml:space="preserve">there should be indirect interactions </w:t>
      </w:r>
      <w:r w:rsidR="00313DB5" w:rsidRPr="0042422B">
        <w:t>–</w:t>
      </w:r>
      <w:r w:rsidR="00183F06" w:rsidRPr="0042422B">
        <w:t xml:space="preserve"> </w:t>
      </w:r>
      <w:r w:rsidR="00AD04D2" w:rsidRPr="0042422B">
        <w:rPr>
          <w:i/>
        </w:rPr>
        <w:t>via</w:t>
      </w:r>
      <w:r w:rsidR="00AD04D2" w:rsidRPr="0042422B">
        <w:t xml:space="preserve"> </w:t>
      </w:r>
      <w:r w:rsidR="00C11F08" w:rsidRPr="0042422B">
        <w:t xml:space="preserve">common </w:t>
      </w:r>
      <w:r w:rsidR="00AD04D2" w:rsidRPr="0042422B">
        <w:t>predators</w:t>
      </w:r>
      <w:r w:rsidR="00183F06" w:rsidRPr="0042422B">
        <w:t xml:space="preserve"> </w:t>
      </w:r>
      <w:r w:rsidR="00313DB5" w:rsidRPr="0042422B">
        <w:t>–</w:t>
      </w:r>
      <w:r w:rsidR="00AD04D2" w:rsidRPr="0042422B">
        <w:t xml:space="preserve"> between sympatric populations of species that share similar morphs.  While</w:t>
      </w:r>
      <w:r w:rsidR="00AD04D2">
        <w:t xml:space="preserve"> much work has focussed on demonstrating apostatic selection</w:t>
      </w:r>
      <w:r w:rsidR="00794BD9">
        <w:t>,</w:t>
      </w:r>
      <w:r w:rsidR="00AD04D2">
        <w:t xml:space="preserve"> both in the laboratory and in the field</w:t>
      </w:r>
      <w:r w:rsidR="004B036A">
        <w:t>, and its potential role in promoting polymorphism</w:t>
      </w:r>
      <w:r w:rsidR="0066094A">
        <w:t xml:space="preserve"> </w:t>
      </w:r>
      <w:r w:rsidR="001B4A78">
        <w:fldChar w:fldCharType="begin">
          <w:fldData xml:space="preserve">PEVuZE5vdGU+PENpdGU+PEF1dGhvcj5JYmFycmE8L0F1dGhvcj48WWVhcj4yMDEzPC9ZZWFyPjxS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</w:fldData>
        </w:fldChar>
      </w:r>
      <w:r w:rsidR="00B902BE">
        <w:instrText xml:space="preserve"> ADDIN EN.CITE </w:instrText>
      </w:r>
      <w:r w:rsidR="00B902BE">
        <w:fldChar w:fldCharType="begin">
          <w:fldData xml:space="preserve">PEVuZE5vdGU+PENpdGU+PEF1dGhvcj5JYmFycmE8L0F1dGhvcj48WWVhcj4yMDEzPC9ZZWFyPjxS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</w:fldData>
        </w:fldChar>
      </w:r>
      <w:r w:rsidR="00B902BE">
        <w:instrText xml:space="preserve"> ADDIN EN.CITE.DATA </w:instrText>
      </w:r>
      <w:r w:rsidR="00B902BE">
        <w:fldChar w:fldCharType="end"/>
      </w:r>
      <w:r w:rsidR="001B4A78">
        <w:fldChar w:fldCharType="separate"/>
      </w:r>
      <w:r w:rsidR="00E446EA">
        <w:rPr>
          <w:noProof/>
        </w:rPr>
        <w:t>(Allen &amp; Clarke, 1984; Sherratt &amp; Harvey, 1993; Ibarra &amp; Reader, 2013)</w:t>
      </w:r>
      <w:r w:rsidR="001B4A78">
        <w:fldChar w:fldCharType="end"/>
      </w:r>
      <w:r w:rsidR="0066094A">
        <w:t xml:space="preserve"> </w:t>
      </w:r>
      <w:r w:rsidR="00AD04D2">
        <w:t xml:space="preserve">the second aspect of Clarke’s </w:t>
      </w:r>
      <w:r w:rsidR="00551D87">
        <w:t>argument regarding the interaction of prey species</w:t>
      </w:r>
      <w:r w:rsidR="00AD04D2">
        <w:t xml:space="preserve"> has largely been </w:t>
      </w:r>
      <w:r w:rsidR="003A204C">
        <w:t>overlooked</w:t>
      </w:r>
      <w:r w:rsidR="00AD04D2">
        <w:t xml:space="preserve">.   </w:t>
      </w:r>
    </w:p>
    <w:p w14:paraId="753A0FAB" w14:textId="0636858D" w:rsidR="00AD04D2" w:rsidRDefault="00112B66" w:rsidP="000F310F">
      <w:pPr>
        <w:spacing w:line="480" w:lineRule="auto"/>
        <w:ind w:firstLine="720"/>
      </w:pPr>
      <w:r w:rsidRPr="0042422B">
        <w:t>Clarke</w:t>
      </w:r>
      <w:r w:rsidR="00551D87">
        <w:t>’s</w:t>
      </w:r>
      <w:r w:rsidR="00567CE0" w:rsidRPr="0042422B">
        <w:t xml:space="preserve"> </w:t>
      </w:r>
      <w:r w:rsidR="00384DD0">
        <w:t xml:space="preserve">proposition </w:t>
      </w:r>
      <w:r w:rsidR="00551D87">
        <w:t>was that</w:t>
      </w:r>
      <w:r w:rsidR="00AD04D2" w:rsidRPr="0042422B">
        <w:t xml:space="preserve"> </w:t>
      </w:r>
      <w:r w:rsidR="00183F06" w:rsidRPr="0042422B">
        <w:t xml:space="preserve">in </w:t>
      </w:r>
      <w:r w:rsidR="00B004DD" w:rsidRPr="0042422B">
        <w:t xml:space="preserve">sympatric </w:t>
      </w:r>
      <w:r w:rsidR="00567CE0" w:rsidRPr="0042422B">
        <w:t>population</w:t>
      </w:r>
      <w:r w:rsidR="009B35F3">
        <w:t>s,</w:t>
      </w:r>
      <w:r w:rsidR="00183F06" w:rsidRPr="0042422B">
        <w:t xml:space="preserve"> </w:t>
      </w:r>
      <w:r w:rsidR="00AD04D2" w:rsidRPr="0042422B">
        <w:t xml:space="preserve">apostatic selection acting on similar visible morphs shared by two prey species should lead to </w:t>
      </w:r>
      <w:r w:rsidR="00C77988" w:rsidRPr="0042422B">
        <w:t xml:space="preserve">a </w:t>
      </w:r>
      <w:r w:rsidR="00AD04D2" w:rsidRPr="0042422B">
        <w:t>divergence of morph frequencies</w:t>
      </w:r>
      <w:r w:rsidR="00794BD9" w:rsidRPr="0042422B">
        <w:t xml:space="preserve"> between them</w:t>
      </w:r>
      <w:r w:rsidR="00AD04D2" w:rsidRPr="0042422B">
        <w:t>.  Thus, a morph that is common in one species should be rare in the other</w:t>
      </w:r>
      <w:r w:rsidR="00567CE0" w:rsidRPr="0042422B">
        <w:t>.  I</w:t>
      </w:r>
      <w:r w:rsidR="00632798" w:rsidRPr="0042422B">
        <w:t>n this respect</w:t>
      </w:r>
      <w:r w:rsidR="00567CE0" w:rsidRPr="0042422B">
        <w:t>,</w:t>
      </w:r>
      <w:r w:rsidR="00632798" w:rsidRPr="0042422B">
        <w:t xml:space="preserve"> the populations of the two species co-evolve </w:t>
      </w:r>
      <w:r w:rsidR="00794BD9" w:rsidRPr="0042422B">
        <w:t xml:space="preserve">genetic variation </w:t>
      </w:r>
      <w:r w:rsidR="00632798" w:rsidRPr="0042422B">
        <w:t>as a result of co-predation</w:t>
      </w:r>
      <w:r w:rsidR="00AD04D2" w:rsidRPr="0042422B">
        <w:t>.</w:t>
      </w:r>
      <w:r w:rsidR="007C253F" w:rsidRPr="0042422B">
        <w:t xml:space="preserve"> </w:t>
      </w:r>
      <w:r w:rsidR="00C11F08" w:rsidRPr="0042422B">
        <w:t>On the other hand</w:t>
      </w:r>
      <w:r w:rsidR="007C253F" w:rsidRPr="0042422B">
        <w:t xml:space="preserve">, in isolated populations </w:t>
      </w:r>
      <w:r w:rsidR="00811B27" w:rsidRPr="0042422B">
        <w:t>of the two species</w:t>
      </w:r>
      <w:r w:rsidR="00551D87">
        <w:t xml:space="preserve"> that</w:t>
      </w:r>
      <w:r w:rsidR="000F310F" w:rsidRPr="0042422B">
        <w:t xml:space="preserve"> </w:t>
      </w:r>
      <w:r w:rsidR="00BC2173" w:rsidRPr="0042422B">
        <w:t>lack</w:t>
      </w:r>
      <w:r w:rsidR="000F310F" w:rsidRPr="0042422B">
        <w:t xml:space="preserve"> shared predators</w:t>
      </w:r>
      <w:r w:rsidR="00313DB5" w:rsidRPr="0042422B">
        <w:t xml:space="preserve">, </w:t>
      </w:r>
      <w:r w:rsidR="007C253F" w:rsidRPr="0042422B">
        <w:t xml:space="preserve">there would be no selection for </w:t>
      </w:r>
      <w:r w:rsidR="00794BD9" w:rsidRPr="0042422B">
        <w:t xml:space="preserve">inter-specific </w:t>
      </w:r>
      <w:r w:rsidR="00551D87">
        <w:t xml:space="preserve">morph divergence, assuming that morphs are equal in all respects other than appearance. </w:t>
      </w:r>
      <w:r w:rsidR="00AD04D2" w:rsidRPr="0042422B">
        <w:t>Samples of the</w:t>
      </w:r>
      <w:r w:rsidR="00794BD9" w:rsidRPr="0042422B">
        <w:t xml:space="preserve"> highly</w:t>
      </w:r>
      <w:r w:rsidR="00551D87">
        <w:t xml:space="preserve"> visibly </w:t>
      </w:r>
      <w:r w:rsidR="00AD04D2" w:rsidRPr="0042422B">
        <w:t xml:space="preserve">polymorphic </w:t>
      </w:r>
      <w:r w:rsidR="00C16E41">
        <w:t>land</w:t>
      </w:r>
      <w:r w:rsidR="00AD04D2" w:rsidRPr="0042422B">
        <w:t xml:space="preserve">snails </w:t>
      </w:r>
      <w:r w:rsidR="00AD04D2" w:rsidRPr="0042422B">
        <w:rPr>
          <w:i/>
        </w:rPr>
        <w:t>Cepaea</w:t>
      </w:r>
      <w:r w:rsidR="00AD04D2" w:rsidRPr="0042422B">
        <w:t xml:space="preserve"> </w:t>
      </w:r>
      <w:r w:rsidR="00AD04D2" w:rsidRPr="0042422B">
        <w:rPr>
          <w:i/>
        </w:rPr>
        <w:t>nemoralis</w:t>
      </w:r>
      <w:r w:rsidR="00AD04D2" w:rsidRPr="0042422B">
        <w:t xml:space="preserve"> and </w:t>
      </w:r>
      <w:r w:rsidR="00AD04D2" w:rsidRPr="0042422B">
        <w:rPr>
          <w:i/>
        </w:rPr>
        <w:t>C. hortensis</w:t>
      </w:r>
      <w:r w:rsidR="00AD04D2" w:rsidRPr="0042422B">
        <w:t xml:space="preserve"> collected from </w:t>
      </w:r>
      <w:r w:rsidR="00B004DD" w:rsidRPr="0042422B">
        <w:t>sympatric</w:t>
      </w:r>
      <w:r w:rsidR="00AD04D2" w:rsidRPr="0042422B">
        <w:t xml:space="preserve"> colonies </w:t>
      </w:r>
      <w:r w:rsidR="00927682" w:rsidRPr="0042422B">
        <w:t>within sixty miles</w:t>
      </w:r>
      <w:r w:rsidR="006A112A" w:rsidRPr="0042422B">
        <w:t xml:space="preserve"> of</w:t>
      </w:r>
      <w:r w:rsidR="00AD04D2" w:rsidRPr="0042422B">
        <w:t xml:space="preserve"> Oxford appeared to support</w:t>
      </w:r>
      <w:r w:rsidR="00794BD9" w:rsidRPr="0042422B">
        <w:t xml:space="preserve"> his</w:t>
      </w:r>
      <w:r w:rsidR="00A33E4D" w:rsidRPr="0042422B">
        <w:t xml:space="preserve"> prediction</w:t>
      </w:r>
      <w:r w:rsidR="00F8074B" w:rsidRPr="0042422B">
        <w:t xml:space="preserve"> </w:t>
      </w:r>
      <w:r w:rsidR="00F8074B" w:rsidRPr="0042422B">
        <w:fldChar w:fldCharType="begin"/>
      </w:r>
      <w:r w:rsidR="00C2688A">
        <w:instrText xml:space="preserve"> ADDIN EN.CITE &lt;EndNote&gt;&lt;Cite&gt;&lt;Author&gt;Clarke&lt;/Author&gt;&lt;Year&gt;1962&lt;/Year&gt;&lt;RecNum&gt;62&lt;/RecNum&gt;&lt;DisplayText&gt;(Clarke, 1962)&lt;/DisplayText&gt;&lt;record&gt;&lt;rec-number&gt;62&lt;/rec-number&gt;&lt;foreign-keys&gt;&lt;key app="EN" db-id="zwsz05vssxwvthepa54vdat3fxddp09aarps" timestamp="1470930297"&gt;62&lt;/key&gt;&lt;/foreign-keys&gt;&lt;ref-type name="Book Section"&gt;5&lt;/ref-type&gt;&lt;contributors&gt;&lt;authors&gt;&lt;author&gt;Clarke, B.&lt;/author&gt;&lt;/authors&gt;&lt;secondary-authors&gt;&lt;author&gt;Nichols, D.&lt;/author&gt;&lt;/secondary-authors&gt;&lt;/contributors&gt;&lt;titles&gt;&lt;title&gt;Balanced polymorphism and the diversity of sympatric species&lt;/title&gt;&lt;secondary-title&gt;Taxonomy and Geography&lt;/secondary-title&gt;&lt;/titles&gt;&lt;pages&gt;47-70&lt;/pages&gt;&lt;dates&gt;&lt;year&gt;1962&lt;/year&gt;&lt;/dates&gt;&lt;publisher&gt;Oxford: Systematics Association&lt;/publisher&gt;&lt;urls&gt;&lt;/urls&gt;&lt;/record&gt;&lt;/Cite&gt;&lt;/EndNote&gt;</w:instrText>
      </w:r>
      <w:r w:rsidR="00F8074B" w:rsidRPr="0042422B">
        <w:fldChar w:fldCharType="separate"/>
      </w:r>
      <w:r w:rsidR="00C2688A">
        <w:rPr>
          <w:noProof/>
        </w:rPr>
        <w:t>(Clarke, 1962)</w:t>
      </w:r>
      <w:r w:rsidR="00F8074B" w:rsidRPr="0042422B">
        <w:fldChar w:fldCharType="end"/>
      </w:r>
      <w:r w:rsidR="00AD04D2" w:rsidRPr="0042422B">
        <w:t xml:space="preserve">.  </w:t>
      </w:r>
      <w:r w:rsidR="000F310F" w:rsidRPr="0042422B">
        <w:t xml:space="preserve">However, </w:t>
      </w:r>
      <w:r w:rsidR="00927682" w:rsidRPr="0042422B">
        <w:t xml:space="preserve">Carter </w:t>
      </w:r>
      <w:r w:rsidR="00F8074B" w:rsidRPr="0042422B">
        <w:fldChar w:fldCharType="begin"/>
      </w:r>
      <w:r w:rsidR="00B902BE">
        <w:instrText xml:space="preserve"> ADDIN EN.CITE &lt;EndNote&gt;&lt;Cite ExcludeAuth="1"&gt;&lt;Author&gt;Carter&lt;/Author&gt;&lt;Year&gt;1967&lt;/Year&gt;&lt;RecNum&gt;14&lt;/RecNum&gt;&lt;DisplayText&gt;(1967)&lt;/DisplayText&gt;&lt;record&gt;&lt;rec-number&gt;14&lt;/rec-number&gt;&lt;foreign-keys&gt;&lt;key app="EN" db-id="zwsz05vssxwvthepa54vdat3fxddp09aarps" timestamp="1470926851"&gt;14&lt;/key&gt;&lt;/foreign-keys&gt;&lt;ref-type name="Journal Article"&gt;17&lt;/ref-type&gt;&lt;contributors&gt;&lt;authors&gt;&lt;author&gt;Carter, M. A.&lt;/author&gt;&lt;/authors&gt;&lt;/contributors&gt;&lt;titles&gt;&lt;title&gt;&lt;style face="normal" font="default" size="100%"&gt;Selection in mixed colonies of &lt;/style&gt;&lt;style face="italic" font="default" size="100%"&gt;Cepaea nemoralis&lt;/style&gt;&lt;style face="normal" font="default" size="100%"&gt; and &lt;/style&gt;&lt;style face="italic" font="default" size="100%"&gt;Cepaea hortensis&lt;/style&gt;&lt;/title&gt;&lt;secondary-title&gt;Heredity&lt;/secondary-title&gt;&lt;alt-title&gt;Heredity&lt;/alt-title&gt;&lt;/titles&gt;&lt;periodical&gt;&lt;full-title&gt;Heredity&lt;/full-title&gt;&lt;abbr-1&gt;Heredity&lt;/abbr-1&gt;&lt;/periodical&gt;&lt;alt-periodical&gt;&lt;full-title&gt;Heredity&lt;/full-title&gt;&lt;abbr-1&gt;Heredity&lt;/abbr-1&gt;&lt;/alt-periodical&gt;&lt;pages&gt;117-&amp;amp;&lt;/pages&gt;&lt;volume&gt;22&lt;/volume&gt;&lt;dates&gt;&lt;year&gt;1967&lt;/year&gt;&lt;/dates&gt;&lt;isbn&gt;0018-067x&lt;/isbn&gt;&lt;accession-num&gt;WOS:A19679475400010&lt;/accession-num&gt;&lt;urls&gt;&lt;related-urls&gt;&lt;url&gt;&amp;lt;Go to ISI&amp;gt;://WOS:A19679475400010&lt;/url&gt;&lt;/related-urls&gt;&lt;/urls&gt;&lt;electronic-resource-num&gt;DOI 10.1038/hdy.1967.10&lt;/electronic-resource-num&gt;&lt;language&gt;English&lt;/language&gt;&lt;/record&gt;&lt;/Cite&gt;&lt;/EndNote&gt;</w:instrText>
      </w:r>
      <w:r w:rsidR="00F8074B" w:rsidRPr="0042422B">
        <w:fldChar w:fldCharType="separate"/>
      </w:r>
      <w:r w:rsidR="006F00CF">
        <w:rPr>
          <w:noProof/>
        </w:rPr>
        <w:t>(1967)</w:t>
      </w:r>
      <w:r w:rsidR="00F8074B" w:rsidRPr="0042422B">
        <w:fldChar w:fldCharType="end"/>
      </w:r>
      <w:r w:rsidR="00927682" w:rsidRPr="0042422B">
        <w:t xml:space="preserve"> </w:t>
      </w:r>
      <w:r w:rsidR="002F5AE8" w:rsidRPr="0042422B">
        <w:t xml:space="preserve">criticised Clarke’s suggestion that the </w:t>
      </w:r>
      <w:r w:rsidR="000F310F" w:rsidRPr="0042422B">
        <w:t>divergence of morph frequencies</w:t>
      </w:r>
      <w:r w:rsidR="00C77988" w:rsidRPr="0042422B">
        <w:t xml:space="preserve"> in the two species</w:t>
      </w:r>
      <w:r w:rsidR="000F310F" w:rsidRPr="0042422B">
        <w:t xml:space="preserve"> </w:t>
      </w:r>
      <w:r w:rsidR="00C77988" w:rsidRPr="0042422B">
        <w:t>was</w:t>
      </w:r>
      <w:r w:rsidR="002F5AE8" w:rsidRPr="0042422B">
        <w:t xml:space="preserve"> a result of apostatic selection </w:t>
      </w:r>
      <w:r w:rsidR="00DD7032" w:rsidRPr="0042422B">
        <w:t xml:space="preserve">and </w:t>
      </w:r>
      <w:r w:rsidR="00632798" w:rsidRPr="0042422B">
        <w:t xml:space="preserve">he </w:t>
      </w:r>
      <w:r w:rsidR="002F5AE8" w:rsidRPr="0042422B">
        <w:t>failed to detect</w:t>
      </w:r>
      <w:r w:rsidR="006A112A" w:rsidRPr="0042422B">
        <w:t xml:space="preserve"> </w:t>
      </w:r>
      <w:r w:rsidR="002F5AE8" w:rsidRPr="0042422B">
        <w:t xml:space="preserve">any consistent morph-frequency associations </w:t>
      </w:r>
      <w:r w:rsidR="00927682" w:rsidRPr="0042422B">
        <w:t xml:space="preserve">in </w:t>
      </w:r>
      <w:r w:rsidR="00DD7032" w:rsidRPr="0042422B">
        <w:t>additional</w:t>
      </w:r>
      <w:r w:rsidR="00927682" w:rsidRPr="0042422B">
        <w:t xml:space="preserve"> </w:t>
      </w:r>
      <w:r w:rsidR="00B004DD" w:rsidRPr="0042422B">
        <w:t>sympatric</w:t>
      </w:r>
      <w:r w:rsidR="00632798" w:rsidRPr="0042422B">
        <w:t xml:space="preserve"> </w:t>
      </w:r>
      <w:r w:rsidR="00927682" w:rsidRPr="0042422B">
        <w:t xml:space="preserve">populations.  </w:t>
      </w:r>
      <w:r w:rsidR="003C1EC9" w:rsidRPr="0042422B">
        <w:t>Clarke</w:t>
      </w:r>
      <w:r w:rsidR="00A33E4D" w:rsidRPr="0042422B">
        <w:t xml:space="preserve"> </w:t>
      </w:r>
      <w:r w:rsidR="001F1DF8" w:rsidRPr="0042422B">
        <w:fldChar w:fldCharType="begin"/>
      </w:r>
      <w:r w:rsidR="006F00CF">
        <w:instrText xml:space="preserve"> ADDIN EN.CITE &lt;EndNote&gt;&lt;Cite ExcludeAuth="1"&gt;&lt;Author&gt;Clarke&lt;/Author&gt;&lt;Year&gt;1969&lt;/Year&gt;&lt;RecNum&gt;64&lt;/RecNum&gt;&lt;DisplayText&gt;(1969)&lt;/DisplayText&gt;&lt;record&gt;&lt;rec-number&gt;64&lt;/rec-number&gt;&lt;foreign-keys&gt;&lt;key app="EN" db-id="zwsz05vssxwvthepa54vdat3fxddp09aarps" timestamp="1470930382"&gt;64&lt;/key&gt;&lt;/foreign-keys&gt;&lt;ref-type name="Journal Article"&gt;17&lt;/ref-type&gt;&lt;contributors&gt;&lt;authors&gt;&lt;author&gt;Clarke, B.&lt;/author&gt;&lt;/authors&gt;&lt;/contributors&gt;&lt;titles&gt;&lt;title&gt;The evidence for apostatic selection&lt;/title&gt;&lt;secondary-title&gt;Heredity&lt;/secondary-title&gt;&lt;/titles&gt;&lt;periodical&gt;&lt;full-title&gt;Heredity&lt;/full-title&gt;&lt;abbr-1&gt;Heredity&lt;/abbr-1&gt;&lt;/periodical&gt;&lt;pages&gt;347-352&lt;/pages&gt;&lt;volume&gt;24&lt;/volume&gt;&lt;dates&gt;&lt;year&gt;1969&lt;/year&gt;&lt;/dates&gt;&lt;urls&gt;&lt;/urls&gt;&lt;/record&gt;&lt;/Cite&gt;&lt;/EndNote&gt;</w:instrText>
      </w:r>
      <w:r w:rsidR="001F1DF8" w:rsidRPr="0042422B">
        <w:fldChar w:fldCharType="separate"/>
      </w:r>
      <w:r w:rsidR="006F00CF">
        <w:rPr>
          <w:noProof/>
        </w:rPr>
        <w:t>(1969)</w:t>
      </w:r>
      <w:r w:rsidR="001F1DF8" w:rsidRPr="0042422B">
        <w:fldChar w:fldCharType="end"/>
      </w:r>
      <w:r w:rsidR="00927682" w:rsidRPr="0042422B">
        <w:t xml:space="preserve"> </w:t>
      </w:r>
      <w:r w:rsidR="002F5AE8" w:rsidRPr="0042422B">
        <w:t xml:space="preserve">rebutted </w:t>
      </w:r>
      <w:r w:rsidR="00DD7032" w:rsidRPr="0042422B">
        <w:t xml:space="preserve">these </w:t>
      </w:r>
      <w:r w:rsidR="002F5AE8" w:rsidRPr="0042422B">
        <w:t>conclusions</w:t>
      </w:r>
      <w:r w:rsidR="00927682" w:rsidRPr="0042422B">
        <w:t xml:space="preserve"> </w:t>
      </w:r>
      <w:r w:rsidR="00DD7032" w:rsidRPr="0042422B">
        <w:t xml:space="preserve">and showed that further analysis of Carter’s data did indeed show </w:t>
      </w:r>
      <w:r w:rsidR="00551D87">
        <w:t>divergence of morph frequencies</w:t>
      </w:r>
      <w:r w:rsidR="00DD7032" w:rsidRPr="0042422B">
        <w:t xml:space="preserve"> in most of  the </w:t>
      </w:r>
      <w:r w:rsidR="00B004DD" w:rsidRPr="0042422B">
        <w:t>sympatric</w:t>
      </w:r>
      <w:r w:rsidR="00DD7032" w:rsidRPr="0042422B">
        <w:t xml:space="preserve"> populations</w:t>
      </w:r>
      <w:r w:rsidR="00794BD9" w:rsidRPr="0042422B">
        <w:t xml:space="preserve"> </w:t>
      </w:r>
      <w:r w:rsidR="00DD7032" w:rsidRPr="0042422B">
        <w:t>studied.</w:t>
      </w:r>
      <w:r w:rsidR="00927682" w:rsidRPr="0042422B">
        <w:t xml:space="preserve"> </w:t>
      </w:r>
      <w:r w:rsidR="00AD04D2" w:rsidRPr="0042422B">
        <w:t xml:space="preserve">  To our knowledge, the effect of apostatic selection on morph fr</w:t>
      </w:r>
      <w:r w:rsidR="00AD04D2">
        <w:t xml:space="preserve">equencies in </w:t>
      </w:r>
      <w:r w:rsidR="00B004DD">
        <w:t>sympatric</w:t>
      </w:r>
      <w:r w:rsidR="00AD04D2">
        <w:t xml:space="preserve"> populations has not been investigated since, either theoretically or using field data.</w:t>
      </w:r>
      <w:r w:rsidR="00551D87">
        <w:t xml:space="preserve"> If recognizable </w:t>
      </w:r>
      <w:r w:rsidR="00125AE4">
        <w:lastRenderedPageBreak/>
        <w:t xml:space="preserve">patterns </w:t>
      </w:r>
      <w:r w:rsidR="00551D87">
        <w:t xml:space="preserve">in morph frequencies between </w:t>
      </w:r>
      <w:r w:rsidR="00551D87" w:rsidRPr="00C27E10">
        <w:t xml:space="preserve">sympatric and allopatric populations </w:t>
      </w:r>
      <w:r w:rsidR="00082176" w:rsidRPr="00C27E10">
        <w:t xml:space="preserve">as a result of joint predation </w:t>
      </w:r>
      <w:r w:rsidR="00551D87" w:rsidRPr="00C27E10">
        <w:t xml:space="preserve">can be </w:t>
      </w:r>
      <w:r w:rsidR="00082176" w:rsidRPr="00C27E10">
        <w:t>verified and quantified, they may serve as indicators of negative frequency-dependent selection under natural conditions.</w:t>
      </w:r>
    </w:p>
    <w:p w14:paraId="568AF73B" w14:textId="1A218173" w:rsidR="00E72A9D" w:rsidRDefault="0018156C" w:rsidP="00AD04D2">
      <w:pPr>
        <w:spacing w:line="480" w:lineRule="auto"/>
        <w:ind w:firstLine="720"/>
      </w:pPr>
      <w:r>
        <w:t>W</w:t>
      </w:r>
      <w:r w:rsidR="00601C39" w:rsidRPr="0042422B">
        <w:t xml:space="preserve">e </w:t>
      </w:r>
      <w:r>
        <w:t xml:space="preserve">have previously </w:t>
      </w:r>
      <w:r w:rsidR="00601C39" w:rsidRPr="0042422B">
        <w:t>considered the</w:t>
      </w:r>
      <w:r w:rsidR="00AD04D2" w:rsidRPr="0042422B">
        <w:t xml:space="preserve"> individual and combined effects </w:t>
      </w:r>
      <w:r w:rsidR="00601C39" w:rsidRPr="0042422B">
        <w:t xml:space="preserve">of apostatic selection and dietary wariness </w:t>
      </w:r>
      <w:r w:rsidR="00AD04D2" w:rsidRPr="0042422B">
        <w:t>on the evolution of exuberant visible polymorphisms within single populations</w:t>
      </w:r>
      <w:r w:rsidR="00777A84" w:rsidRPr="0042422B">
        <w:t xml:space="preserve"> </w:t>
      </w:r>
      <w:r w:rsidR="00777A84" w:rsidRPr="0042422B">
        <w:fldChar w:fldCharType="begin">
          <w:fldData xml:space="preserve">PEVuZE5vdGU+PENpdGU+PEF1dGhvcj5GcmFua3M8L0F1dGhvcj48WWVhcj4yMDA5PC9ZZWFyPjxS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jk1LTMwMDwv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</w:fldData>
        </w:fldChar>
      </w:r>
      <w:r w:rsidR="00B902BE">
        <w:instrText xml:space="preserve"> ADDIN EN.CITE </w:instrText>
      </w:r>
      <w:r w:rsidR="00B902BE">
        <w:fldChar w:fldCharType="begin">
          <w:fldData xml:space="preserve">PEVuZE5vdGU+PENpdGU+PEF1dGhvcj5GcmFua3M8L0F1dGhvcj48WWVhcj4yMDA5PC9ZZWFyPjxS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jk1LTMwMDwv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</w:fldData>
        </w:fldChar>
      </w:r>
      <w:r w:rsidR="00B902BE">
        <w:instrText xml:space="preserve"> ADDIN EN.CITE.DATA </w:instrText>
      </w:r>
      <w:r w:rsidR="00B902BE">
        <w:fldChar w:fldCharType="end"/>
      </w:r>
      <w:r w:rsidR="00777A84" w:rsidRPr="0042422B">
        <w:fldChar w:fldCharType="separate"/>
      </w:r>
      <w:r w:rsidR="00C2688A">
        <w:rPr>
          <w:noProof/>
        </w:rPr>
        <w:t>(Franks &amp; Oxford, 2009; Franks &amp; Oxford, 2011)</w:t>
      </w:r>
      <w:r w:rsidR="00777A84" w:rsidRPr="0042422B">
        <w:fldChar w:fldCharType="end"/>
      </w:r>
      <w:r w:rsidR="00AD04D2" w:rsidRPr="0042422B">
        <w:t xml:space="preserve">.  </w:t>
      </w:r>
      <w:r w:rsidR="00794BD9" w:rsidRPr="0042422B">
        <w:t xml:space="preserve">Dietary wariness </w:t>
      </w:r>
      <w:r w:rsidR="00600074" w:rsidRPr="0042422B">
        <w:t>comprises two behavioural processes; neophobia and dietary conservatism</w:t>
      </w:r>
      <w:r w:rsidR="00367AF9" w:rsidRPr="0042422B">
        <w:t xml:space="preserve"> </w:t>
      </w:r>
      <w:r w:rsidR="00367AF9" w:rsidRPr="0042422B">
        <w:fldChar w:fldCharType="begin"/>
      </w:r>
      <w:r w:rsidR="00B902BE">
        <w:instrText xml:space="preserve"> ADDIN EN.CITE &lt;EndNote&gt;&lt;Cite&gt;&lt;Author&gt;Marples&lt;/Author&gt;&lt;Year&gt;1999&lt;/Year&gt;&lt;RecNum&gt;29&lt;/RecNum&gt;&lt;DisplayText&gt;(Marples &amp;amp; Kelly, 1999)&lt;/DisplayText&gt;&lt;record&gt;&lt;rec-number&gt;29&lt;/rec-number&gt;&lt;foreign-keys&gt;&lt;key app="EN" db-id="zwsz05vssxwvthepa54vdat3fxddp09aarps" timestamp="1470927323"&gt;29&lt;/key&gt;&lt;/foreign-keys&gt;&lt;ref-type name="Journal Article"&gt;17&lt;/ref-type&gt;&lt;contributors&gt;&lt;authors&gt;&lt;author&gt;Marples, N. M.&lt;/author&gt;&lt;author&gt;Kelly, D. J.&lt;/author&gt;&lt;/authors&gt;&lt;/contributors&gt;&lt;auth-address&gt;Univ Dublin Trinity Coll, Dept Zool, Dublin 2, Ireland&lt;/auth-address&gt;&lt;titles&gt;&lt;title&gt;Neophobia and dietary conservatism: Two distinct processes?&lt;/title&gt;&lt;secondary-title&gt;Evolutionary Ecology&lt;/secondary-title&gt;&lt;alt-title&gt;Evol Ecol&lt;/alt-title&gt;&lt;/titles&gt;&lt;periodical&gt;&lt;full-title&gt;Evolutionary Ecology&lt;/full-title&gt;&lt;abbr-1&gt;Evol Ecol&lt;/abbr-1&gt;&lt;/periodical&gt;&lt;alt-periodical&gt;&lt;full-title&gt;Evolutionary Ecology&lt;/full-title&gt;&lt;abbr-1&gt;Evol Ecol&lt;/abbr-1&gt;&lt;/alt-periodical&gt;&lt;pages&gt;641-653&lt;/pages&gt;&lt;volume&gt;13&lt;/volume&gt;&lt;number&gt;7-8&lt;/number&gt;&lt;keywords&gt;&lt;keyword&gt;aposematism&lt;/keyword&gt;&lt;keyword&gt;avian predation&lt;/keyword&gt;&lt;keyword&gt;chicks&lt;/keyword&gt;&lt;keyword&gt;diet&lt;/keyword&gt;&lt;keyword&gt;food novelty&lt;/keyword&gt;&lt;keyword&gt;mimicry&lt;/keyword&gt;&lt;keyword&gt;novelty&lt;/keyword&gt;&lt;keyword&gt;responses&lt;/keyword&gt;&lt;keyword&gt;chicks&lt;/keyword&gt;&lt;keyword&gt;food&lt;/keyword&gt;&lt;keyword&gt;prey&lt;/keyword&gt;&lt;keyword&gt;experience&lt;/keyword&gt;&lt;keyword&gt;selection&lt;/keyword&gt;&lt;/keywords&gt;&lt;dates&gt;&lt;year&gt;1999&lt;/year&gt;&lt;/dates&gt;&lt;isbn&gt;0269-7653&lt;/isbn&gt;&lt;accession-num&gt;WOS:000167923900004&lt;/accession-num&gt;&lt;urls&gt;&lt;related-urls&gt;&lt;url&gt;&amp;lt;Go to ISI&amp;gt;://WOS:000167923900004&lt;/url&gt;&lt;/related-urls&gt;&lt;/urls&gt;&lt;electronic-resource-num&gt;Doi 10.1023/A:1011077731153&lt;/electronic-resource-num&gt;&lt;language&gt;English&lt;/language&gt;&lt;/record&gt;&lt;/Cite&gt;&lt;/EndNote&gt;</w:instrText>
      </w:r>
      <w:r w:rsidR="00367AF9" w:rsidRPr="0042422B">
        <w:fldChar w:fldCharType="separate"/>
      </w:r>
      <w:r w:rsidR="00C2688A">
        <w:rPr>
          <w:noProof/>
        </w:rPr>
        <w:t>(Marples &amp; Kelly, 1999)</w:t>
      </w:r>
      <w:r w:rsidR="00367AF9" w:rsidRPr="0042422B">
        <w:fldChar w:fldCharType="end"/>
      </w:r>
      <w:r w:rsidR="00600074" w:rsidRPr="0042422B">
        <w:t>.  Neophobia is the initial avoidance of a novel food item</w:t>
      </w:r>
      <w:r w:rsidR="00601C39" w:rsidRPr="0042422B">
        <w:t xml:space="preserve"> and is usually short-lived</w:t>
      </w:r>
      <w:r w:rsidR="00600074" w:rsidRPr="0042422B">
        <w:t xml:space="preserve">. Once accepted as food, dietary conservatism </w:t>
      </w:r>
      <w:r w:rsidR="00601C39" w:rsidRPr="0042422B">
        <w:t>describes a longer-term reluctance to incorporate fully the food item into the predator’s regular diet</w:t>
      </w:r>
      <w:r w:rsidR="001C01B4" w:rsidRPr="0042422B">
        <w:t xml:space="preserve"> </w:t>
      </w:r>
      <w:r w:rsidR="001C01B4" w:rsidRPr="0042422B">
        <w:fldChar w:fldCharType="begin">
          <w:fldData xml:space="preserve">PEVuZE5vdGU+PENpdGU+PEF1dGhvcj5NYXJwbGVzPC9BdXRob3I+PFllYXI+MTk5ODwvWWVhcj48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</w:fldData>
        </w:fldChar>
      </w:r>
      <w:r w:rsidR="00B902BE">
        <w:instrText xml:space="preserve"> ADDIN EN.CITE </w:instrText>
      </w:r>
      <w:r w:rsidR="00B902BE">
        <w:fldChar w:fldCharType="begin">
          <w:fldData xml:space="preserve">PEVuZE5vdGU+PENpdGU+PEF1dGhvcj5NYXJwbGVzPC9BdXRob3I+PFllYXI+MTk5ODwvWWVhcj48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</w:fldData>
        </w:fldChar>
      </w:r>
      <w:r w:rsidR="00B902BE">
        <w:instrText xml:space="preserve"> ADDIN EN.CITE.DATA </w:instrText>
      </w:r>
      <w:r w:rsidR="00B902BE">
        <w:fldChar w:fldCharType="end"/>
      </w:r>
      <w:r w:rsidR="001C01B4" w:rsidRPr="0042422B">
        <w:fldChar w:fldCharType="separate"/>
      </w:r>
      <w:r w:rsidR="00E446EA">
        <w:rPr>
          <w:noProof/>
        </w:rPr>
        <w:t>(Marples, Roper &amp; Harper, 1998; Marples &amp; Kelly, 1999)</w:t>
      </w:r>
      <w:r w:rsidR="001C01B4" w:rsidRPr="0042422B">
        <w:fldChar w:fldCharType="end"/>
      </w:r>
      <w:r w:rsidR="00601C39" w:rsidRPr="0042422B">
        <w:t xml:space="preserve">. </w:t>
      </w:r>
      <w:r w:rsidR="00681B7C" w:rsidRPr="0042422B">
        <w:t>B</w:t>
      </w:r>
      <w:r w:rsidR="00601C39" w:rsidRPr="0042422B">
        <w:t>oth apostatic selection and dietary wariness lead to negative frequency-dependent selection</w:t>
      </w:r>
      <w:r w:rsidR="00681B7C" w:rsidRPr="0042422B">
        <w:t xml:space="preserve">. However, in the case of dietary wariness once a reluctance to eat a novel prey morph is overcome that morph ceases to have a selective advantage over </w:t>
      </w:r>
      <w:r w:rsidR="005302EF">
        <w:t>other morphs for the rest of an individual predator’s life</w:t>
      </w:r>
      <w:r w:rsidR="00125AE4">
        <w:t>span</w:t>
      </w:r>
      <w:r w:rsidR="00681B7C" w:rsidRPr="0042422B">
        <w:t>.</w:t>
      </w:r>
      <w:r w:rsidR="00601C39" w:rsidRPr="0042422B">
        <w:t xml:space="preserve">  </w:t>
      </w:r>
      <w:r w:rsidR="00681B7C" w:rsidRPr="0042422B">
        <w:t>In contrast, in apostatic selection, a morph can move from being advantageous to being disadvantageous</w:t>
      </w:r>
      <w:r w:rsidR="00D743C2">
        <w:t>, and back again,</w:t>
      </w:r>
      <w:r w:rsidR="00681B7C" w:rsidRPr="0042422B">
        <w:t xml:space="preserve"> according to its relative frequency and concomitant shifting search images within a predator’s lifetime. </w:t>
      </w:r>
      <w:r w:rsidR="001B3B47" w:rsidRPr="0042422B">
        <w:t>We found that both me</w:t>
      </w:r>
      <w:r w:rsidR="00BC2173" w:rsidRPr="0042422B">
        <w:t xml:space="preserve">chanisms produce polymorphisms, </w:t>
      </w:r>
      <w:r w:rsidR="001B3B47" w:rsidRPr="0042422B">
        <w:t xml:space="preserve">with dietary wariness </w:t>
      </w:r>
      <w:r w:rsidR="00681B7C" w:rsidRPr="0042422B">
        <w:t>(</w:t>
      </w:r>
      <w:r w:rsidR="00D743C2">
        <w:t xml:space="preserve">conservatively </w:t>
      </w:r>
      <w:r w:rsidR="00681B7C" w:rsidRPr="0042422B">
        <w:t xml:space="preserve">implemented as neophobia alone – see below) </w:t>
      </w:r>
      <w:r w:rsidR="003C1EC9" w:rsidRPr="0042422B">
        <w:t>having</w:t>
      </w:r>
      <w:r w:rsidR="001B3B47" w:rsidRPr="0042422B">
        <w:t xml:space="preserve"> the strongest effect.</w:t>
      </w:r>
      <w:r w:rsidR="00E72A9D">
        <w:t xml:space="preserve"> </w:t>
      </w:r>
      <w:r w:rsidR="00E94ADE" w:rsidRPr="00E94ADE">
        <w:t>Although Clarke (196</w:t>
      </w:r>
      <w:r w:rsidR="00E94ADE">
        <w:t xml:space="preserve">2) invoked apostatic selection </w:t>
      </w:r>
      <w:r w:rsidR="00E94ADE" w:rsidRPr="00E94ADE">
        <w:t>as the mechanism driving negative frequency-dependent selection, we have additionally applied dietary wariness as a potential alternative mechanism.</w:t>
      </w:r>
    </w:p>
    <w:p w14:paraId="4F7815B8" w14:textId="2C3B7018" w:rsidR="00AD04D2" w:rsidRPr="00B004B8" w:rsidRDefault="00AD04D2" w:rsidP="00AD04D2">
      <w:pPr>
        <w:spacing w:line="480" w:lineRule="auto"/>
        <w:ind w:firstLine="720"/>
        <w:rPr>
          <w:color w:val="FF0000"/>
        </w:rPr>
      </w:pPr>
      <w:r w:rsidRPr="0042422B">
        <w:t xml:space="preserve">Here we explore the effect of predators preying on </w:t>
      </w:r>
      <w:r w:rsidR="001B3B47" w:rsidRPr="0042422B">
        <w:t>both isolated</w:t>
      </w:r>
      <w:r w:rsidR="00B004DD" w:rsidRPr="0042422B">
        <w:t xml:space="preserve"> (allopatric)</w:t>
      </w:r>
      <w:r w:rsidR="001B3B47" w:rsidRPr="0042422B">
        <w:t xml:space="preserve"> and </w:t>
      </w:r>
      <w:r w:rsidRPr="0042422B">
        <w:t>mixed</w:t>
      </w:r>
      <w:r w:rsidRPr="00EA4812">
        <w:t xml:space="preserve"> </w:t>
      </w:r>
      <w:r w:rsidR="00B004DD">
        <w:t xml:space="preserve">(sympatric) </w:t>
      </w:r>
      <w:r w:rsidRPr="0042422B">
        <w:t xml:space="preserve">populations of two species with the potential for shared morphs.  This allows us to test </w:t>
      </w:r>
      <w:r w:rsidR="00681B7C" w:rsidRPr="0042422B">
        <w:t xml:space="preserve">quantitatively </w:t>
      </w:r>
      <w:r w:rsidR="00B004B8" w:rsidRPr="0042422B">
        <w:t xml:space="preserve">for the first time </w:t>
      </w:r>
      <w:r w:rsidR="005302EF">
        <w:t>Clarke’s (1962)</w:t>
      </w:r>
      <w:r w:rsidRPr="0042422B">
        <w:t xml:space="preserve"> prediction of </w:t>
      </w:r>
      <w:r w:rsidR="00B004B8" w:rsidRPr="0042422B">
        <w:t xml:space="preserve">a co-evolutionary </w:t>
      </w:r>
      <w:r w:rsidR="00BC2173" w:rsidRPr="0042422B">
        <w:t>divergence in the</w:t>
      </w:r>
      <w:r w:rsidRPr="0042422B">
        <w:t xml:space="preserve"> frequencies of identical morphs </w:t>
      </w:r>
      <w:r w:rsidR="00B004B8" w:rsidRPr="0042422B">
        <w:t xml:space="preserve">in </w:t>
      </w:r>
      <w:r w:rsidR="00B004DD" w:rsidRPr="0042422B">
        <w:t>sympatric</w:t>
      </w:r>
      <w:r w:rsidR="00B004B8" w:rsidRPr="0042422B">
        <w:t xml:space="preserve"> prey </w:t>
      </w:r>
      <w:r w:rsidR="00B004B8" w:rsidRPr="0042422B">
        <w:lastRenderedPageBreak/>
        <w:t>populations with apostatic selection</w:t>
      </w:r>
      <w:r w:rsidR="00547A7B" w:rsidRPr="0042422B">
        <w:t xml:space="preserve">, </w:t>
      </w:r>
      <w:r w:rsidR="00B004B8" w:rsidRPr="0042422B">
        <w:t xml:space="preserve">dietary wariness </w:t>
      </w:r>
      <w:r w:rsidR="00547A7B" w:rsidRPr="0042422B">
        <w:t xml:space="preserve">and combined </w:t>
      </w:r>
      <w:r w:rsidR="00B004B8" w:rsidRPr="0042422B">
        <w:t>models.</w:t>
      </w:r>
      <w:r w:rsidR="005302EF">
        <w:t xml:space="preserve"> We also explore a model parameterised to reflect the </w:t>
      </w:r>
      <w:r w:rsidR="005302EF" w:rsidRPr="005302EF">
        <w:rPr>
          <w:i/>
        </w:rPr>
        <w:t>Cepaea</w:t>
      </w:r>
      <w:r w:rsidR="005302EF">
        <w:t xml:space="preserve"> snail and thrush situation that stimulated Clarke’s ideas.</w:t>
      </w:r>
    </w:p>
    <w:p w14:paraId="4CE624C3" w14:textId="77777777" w:rsidR="00AD04D2" w:rsidRDefault="00AD04D2" w:rsidP="00AD04D2">
      <w:pPr>
        <w:spacing w:line="480" w:lineRule="auto"/>
        <w:rPr>
          <w:b/>
        </w:rPr>
      </w:pPr>
    </w:p>
    <w:p w14:paraId="341D1C6A" w14:textId="77777777" w:rsidR="00AD04D2" w:rsidRPr="00437B9D" w:rsidRDefault="00AD04D2" w:rsidP="004D1C21">
      <w:pPr>
        <w:pStyle w:val="ListParagraph"/>
        <w:numPr>
          <w:ilvl w:val="0"/>
          <w:numId w:val="7"/>
        </w:numPr>
        <w:spacing w:line="480" w:lineRule="auto"/>
        <w:rPr>
          <w:b/>
        </w:rPr>
      </w:pPr>
      <w:r w:rsidRPr="00437B9D">
        <w:rPr>
          <w:b/>
        </w:rPr>
        <w:t>Methods</w:t>
      </w:r>
    </w:p>
    <w:p w14:paraId="093335C7" w14:textId="2CF782E3" w:rsidR="009A27DB" w:rsidRDefault="00AD04D2" w:rsidP="00AD04D2">
      <w:pPr>
        <w:spacing w:line="480" w:lineRule="auto"/>
      </w:pPr>
      <w:r w:rsidRPr="00437B9D">
        <w:t xml:space="preserve">We modify </w:t>
      </w:r>
      <w:r w:rsidR="00DD7032" w:rsidRPr="00437B9D">
        <w:t>our</w:t>
      </w:r>
      <w:r w:rsidRPr="00437B9D">
        <w:t xml:space="preserve"> established individual-based model of </w:t>
      </w:r>
      <w:r w:rsidR="00551E74" w:rsidRPr="00437B9D">
        <w:t xml:space="preserve">apostatic selection and </w:t>
      </w:r>
      <w:r w:rsidRPr="00437B9D">
        <w:t>dietary wariness</w:t>
      </w:r>
      <w:r w:rsidR="00CA4155">
        <w:t xml:space="preserve"> </w:t>
      </w:r>
      <w:r w:rsidR="003D2B4E">
        <w:fldChar w:fldCharType="begin"/>
      </w:r>
      <w:r w:rsidR="00B902BE">
        <w:instrText xml:space="preserve"> ADDIN EN.CITE &lt;EndNote&gt;&lt;Cite&gt;&lt;Author&gt;Franks&lt;/Author&gt;&lt;Year&gt;2009&lt;/Year&gt;&lt;RecNum&gt;5&lt;/RecNum&gt;&lt;DisplayText&gt;(Franks &amp;amp; Oxford, 2009)&lt;/DisplayText&gt;&lt;record&gt;&lt;rec-number&gt;5&lt;/rec-number&gt;&lt;foreign-keys&gt;&lt;key app="EN" db-id="zwsz05vssxwvthepa54vdat3fxddp09aarps" timestamp="1470926298"&gt;5&lt;/key&gt;&lt;/foreign-keys&gt;&lt;ref-type name="Journal Article"&gt;17&lt;/ref-type&gt;&lt;contributors&gt;&lt;authors&gt;&lt;author&gt;Franks, D. W.&lt;/author&gt;&lt;author&gt;Oxford, G. S.&lt;/author&gt;&lt;/authors&gt;&lt;/contributors&gt;&lt;auth-address&gt;Univ York, Dept Biol, York Ctr Complex Syst Anal, York YO10 5DD, N Yorkshire, England&amp;#xD;Univ York, Dept Comp Sci, York YO10 5DD, N Yorkshire, England&lt;/auth-address&gt;&lt;titles&gt;&lt;title&gt;The evolution of exuberant visible polymorphism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697-2706&lt;/pages&gt;&lt;volume&gt;63&lt;/volume&gt;&lt;number&gt;10&lt;/number&gt;&lt;keywords&gt;&lt;keyword&gt;dietary conservatism&lt;/keyword&gt;&lt;keyword&gt;massive polymorphism&lt;/keyword&gt;&lt;keyword&gt;neophobia&lt;/keyword&gt;&lt;keyword&gt;search image&lt;/keyword&gt;&lt;keyword&gt;spiders&lt;/keyword&gt;&lt;keyword&gt;theridion californicum&lt;/keyword&gt;&lt;keyword&gt;theridion grallator&lt;/keyword&gt;&lt;keyword&gt;frequency-dependent predation&lt;/keyword&gt;&lt;keyword&gt;theridion-grallator araneae&lt;/keyword&gt;&lt;keyword&gt;happy-face spider&lt;/keyword&gt;&lt;keyword&gt;color polymorphism&lt;/keyword&gt;&lt;keyword&gt;apostatic selection&lt;/keyword&gt;&lt;keyword&gt;heterogeneous environments&lt;/keyword&gt;&lt;keyword&gt;dietary conservatism&lt;/keyword&gt;&lt;keyword&gt;genetic-polymorphism&lt;/keyword&gt;&lt;keyword&gt;virtual prey&lt;/keyword&gt;&lt;keyword&gt;massive polymorphism&lt;/keyword&gt;&lt;/keywords&gt;&lt;dates&gt;&lt;year&gt;2009&lt;/year&gt;&lt;pub-dates&gt;&lt;date&gt;Oct&lt;/date&gt;&lt;/pub-dates&gt;&lt;/dates&gt;&lt;isbn&gt;0014-3820&lt;/isbn&gt;&lt;accession-num&gt;WOS:000270651800018&lt;/accession-num&gt;&lt;urls&gt;&lt;related-urls&gt;&lt;url&gt;&amp;lt;Go to ISI&amp;gt;://WOS:000270651800018&lt;/url&gt;&lt;/related-urls&gt;&lt;/urls&gt;&lt;electronic-resource-num&gt;10.1111/j.1558-5646.2009.00748.x&lt;/electronic-resource-num&gt;&lt;language&gt;English&lt;/language&gt;&lt;/record&gt;&lt;/Cite&gt;&lt;/EndNote&gt;</w:instrText>
      </w:r>
      <w:r w:rsidR="003D2B4E">
        <w:fldChar w:fldCharType="separate"/>
      </w:r>
      <w:r w:rsidR="00C2688A">
        <w:rPr>
          <w:noProof/>
        </w:rPr>
        <w:t>(Franks &amp; Oxford, 2009)</w:t>
      </w:r>
      <w:r w:rsidR="003D2B4E">
        <w:fldChar w:fldCharType="end"/>
      </w:r>
      <w:r w:rsidR="003D2B4E">
        <w:t xml:space="preserve"> based on a </w:t>
      </w:r>
      <w:r w:rsidR="003D2B4E" w:rsidRPr="005E0FBC">
        <w:t xml:space="preserve">previous model of apostatic selection </w:t>
      </w:r>
      <w:r w:rsidR="003D2B4E" w:rsidRPr="005E0FBC">
        <w:fldChar w:fldCharType="begin"/>
      </w:r>
      <w:r w:rsidR="00C2688A">
        <w:instrText xml:space="preserve"> ADDIN EN.CITE &lt;EndNote&gt;&lt;Cite&gt;&lt;Author&gt;Merilaita&lt;/Author&gt;&lt;Year&gt;2006&lt;/Year&gt;&lt;RecNum&gt;16&lt;/RecNum&gt;&lt;DisplayText&gt;(Merilaita, 2006)&lt;/DisplayText&gt;&lt;record&gt;&lt;rec-number&gt;16&lt;/rec-number&gt;&lt;foreign-keys&gt;&lt;key app="EN" db-id="zwsz05vssxwvthepa54vdat3fxddp09aarps" timestamp="1470926905"&gt;16&lt;/key&gt;&lt;/foreign-keys&gt;&lt;ref-type name="Journal Article"&gt;17&lt;/ref-type&gt;&lt;contributors&gt;&lt;authors&gt;&lt;author&gt;Merilaita, S.&lt;/author&gt;&lt;/authors&gt;&lt;/contributors&gt;&lt;auth-address&gt;Stockholm Univ, Dept Zool, SE-10691 Stockholm, Sweden&lt;/auth-address&gt;&lt;titles&gt;&lt;title&gt;Frequency-dependent predation and maintenance of prey polymorphism&lt;/title&gt;&lt;secondary-title&gt;Journal of Evolutionary Biology&lt;/secondary-title&gt;&lt;alt-title&gt;J Evolution Biol&lt;/alt-title&gt;&lt;/titles&gt;&lt;periodical&gt;&lt;full-title&gt;Journal of Evolutionary Biology&lt;/full-title&gt;&lt;abbr-1&gt;J Evolution Biol&lt;/abbr-1&gt;&lt;/periodical&gt;&lt;alt-periodical&gt;&lt;full-title&gt;Journal of Evolutionary Biology&lt;/full-title&gt;&lt;abbr-1&gt;J Evolution Biol&lt;/abbr-1&gt;&lt;/alt-periodical&gt;&lt;pages&gt;2022-2030&lt;/pages&gt;&lt;volume&gt;19&lt;/volume&gt;&lt;number&gt;6&lt;/number&gt;&lt;keywords&gt;&lt;keyword&gt;apostatic selection&lt;/keyword&gt;&lt;keyword&gt;diversity&lt;/keyword&gt;&lt;keyword&gt;frequency-dependent selection&lt;/keyword&gt;&lt;keyword&gt;search image&lt;/keyword&gt;&lt;keyword&gt;cryptic prey&lt;/keyword&gt;&lt;keyword&gt;search image&lt;/keyword&gt;&lt;keyword&gt;apostatic selection&lt;/keyword&gt;&lt;keyword&gt;limited attention&lt;/keyword&gt;&lt;keyword&gt;visual-search&lt;/keyword&gt;&lt;keyword&gt;virtual prey&lt;/keyword&gt;&lt;keyword&gt;consequences&lt;/keyword&gt;&lt;keyword&gt;dynamics&lt;/keyword&gt;&lt;/keywords&gt;&lt;dates&gt;&lt;year&gt;2006&lt;/year&gt;&lt;pub-dates&gt;&lt;date&gt;Nov&lt;/date&gt;&lt;/pub-dates&gt;&lt;/dates&gt;&lt;isbn&gt;1010-061x&lt;/isbn&gt;&lt;accession-num&gt;WOS:000241243100029&lt;/accession-num&gt;&lt;urls&gt;&lt;related-urls&gt;&lt;url&gt;&amp;lt;Go to ISI&amp;gt;://WOS:000241243100029&lt;/url&gt;&lt;/related-urls&gt;&lt;/urls&gt;&lt;electronic-resource-num&gt;10.1111/j.1420-9101.2006.01139.x&lt;/electronic-resource-num&gt;&lt;language&gt;English&lt;/language&gt;&lt;/record&gt;&lt;/Cite&gt;&lt;/EndNote&gt;</w:instrText>
      </w:r>
      <w:r w:rsidR="003D2B4E" w:rsidRPr="005E0FBC">
        <w:fldChar w:fldCharType="separate"/>
      </w:r>
      <w:r w:rsidR="00C2688A">
        <w:rPr>
          <w:noProof/>
        </w:rPr>
        <w:t>(Merilaita, 2006)</w:t>
      </w:r>
      <w:r w:rsidR="003D2B4E" w:rsidRPr="005E0FBC">
        <w:fldChar w:fldCharType="end"/>
      </w:r>
      <w:r w:rsidR="00A33E4D" w:rsidRPr="005E0FBC">
        <w:t xml:space="preserve">. </w:t>
      </w:r>
      <w:r w:rsidR="008724E7">
        <w:t xml:space="preserve">The purpose of </w:t>
      </w:r>
      <w:r w:rsidR="005302EF">
        <w:t xml:space="preserve">the model is to compare </w:t>
      </w:r>
      <w:r w:rsidR="007F0E85">
        <w:t xml:space="preserve">evolution in </w:t>
      </w:r>
      <w:r w:rsidR="005302EF">
        <w:t xml:space="preserve">sympatric and allopatric </w:t>
      </w:r>
      <w:r w:rsidR="007F0E85">
        <w:t xml:space="preserve">prey </w:t>
      </w:r>
      <w:r w:rsidR="005302EF">
        <w:t>populations</w:t>
      </w:r>
      <w:r w:rsidR="008724E7">
        <w:t>. Thus, we assume the existence of a learning predator in each case, and trea</w:t>
      </w:r>
      <w:r w:rsidR="005302EF">
        <w:t>t the allopatric scenario as the</w:t>
      </w:r>
      <w:r w:rsidR="008724E7">
        <w:t xml:space="preserve"> null </w:t>
      </w:r>
      <w:r w:rsidR="005302EF">
        <w:t>situation</w:t>
      </w:r>
      <w:r w:rsidR="008724E7">
        <w:t xml:space="preserve">. </w:t>
      </w:r>
      <w:r w:rsidRPr="005E0FBC">
        <w:t xml:space="preserve">Prey individuals are haploid and </w:t>
      </w:r>
      <w:r w:rsidR="00EE4AFA" w:rsidRPr="005E0FBC">
        <w:t>all morphs</w:t>
      </w:r>
      <w:r w:rsidR="00E855CD" w:rsidRPr="005E0FBC">
        <w:t xml:space="preserve"> </w:t>
      </w:r>
      <w:r w:rsidR="00EE4AFA" w:rsidRPr="005E0FBC">
        <w:t>are determined</w:t>
      </w:r>
      <w:r w:rsidR="00E855CD" w:rsidRPr="005E0FBC">
        <w:t xml:space="preserve"> by alleles at a single locus and are equally visible and palatable to predators. </w:t>
      </w:r>
      <w:r w:rsidR="00412B20" w:rsidRPr="00412B20">
        <w:t xml:space="preserve">We assume that </w:t>
      </w:r>
      <w:r w:rsidR="002D5750">
        <w:t xml:space="preserve">all </w:t>
      </w:r>
      <w:r w:rsidR="00412B20" w:rsidRPr="00412B20">
        <w:t xml:space="preserve">individuals are similar </w:t>
      </w:r>
      <w:r w:rsidR="002D5750">
        <w:t>i</w:t>
      </w:r>
      <w:r w:rsidR="00412B20" w:rsidRPr="00412B20">
        <w:t xml:space="preserve">n all </w:t>
      </w:r>
      <w:r w:rsidR="00EC44AC">
        <w:t>respects other than appearance (</w:t>
      </w:r>
      <w:r w:rsidR="00412B20" w:rsidRPr="00412B20">
        <w:t>e.g. in resource value, growth rate and protective strategy)</w:t>
      </w:r>
      <w:r w:rsidR="009A27DB">
        <w:t>.</w:t>
      </w:r>
    </w:p>
    <w:p w14:paraId="5BD7E499" w14:textId="0CA2BED4" w:rsidR="00AD04D2" w:rsidRPr="005E0FBC" w:rsidRDefault="00EE4AFA" w:rsidP="006963B7">
      <w:pPr>
        <w:spacing w:line="480" w:lineRule="auto"/>
        <w:ind w:firstLine="360"/>
      </w:pPr>
      <w:r w:rsidRPr="005E0FBC">
        <w:t>T</w:t>
      </w:r>
      <w:r w:rsidR="00AD04D2" w:rsidRPr="005E0FBC">
        <w:t xml:space="preserve">he model begins with </w:t>
      </w:r>
      <w:r w:rsidR="00AD04D2" w:rsidRPr="005E0FBC">
        <w:rPr>
          <w:i/>
        </w:rPr>
        <w:t>m</w:t>
      </w:r>
      <w:r w:rsidR="00AD04D2" w:rsidRPr="005E0FBC">
        <w:rPr>
          <w:i/>
          <w:vertAlign w:val="subscript"/>
        </w:rPr>
        <w:t>1</w:t>
      </w:r>
      <w:r w:rsidR="00AD04D2" w:rsidRPr="005E0FBC">
        <w:t xml:space="preserve"> individuals of one species, </w:t>
      </w:r>
      <w:r w:rsidR="00AD04D2" w:rsidRPr="005E0FBC">
        <w:rPr>
          <w:i/>
        </w:rPr>
        <w:t>m</w:t>
      </w:r>
      <w:r w:rsidR="00AD04D2" w:rsidRPr="005E0FBC">
        <w:rPr>
          <w:vertAlign w:val="subscript"/>
        </w:rPr>
        <w:t>2</w:t>
      </w:r>
      <w:r w:rsidR="00AD04D2" w:rsidRPr="005E0FBC">
        <w:t xml:space="preserve"> individuals of </w:t>
      </w:r>
      <w:r w:rsidR="00551E74" w:rsidRPr="005E0FBC">
        <w:t>the other</w:t>
      </w:r>
      <w:r w:rsidR="00AD04D2" w:rsidRPr="005E0FBC">
        <w:t xml:space="preserve">, and </w:t>
      </w:r>
      <w:r w:rsidR="00AD04D2" w:rsidRPr="005E0FBC">
        <w:rPr>
          <w:i/>
        </w:rPr>
        <w:t>n</w:t>
      </w:r>
      <w:r w:rsidR="00AD04D2" w:rsidRPr="005E0FBC">
        <w:t xml:space="preserve"> predators. At</w:t>
      </w:r>
      <w:r w:rsidR="00AD04D2" w:rsidRPr="00E66E3D">
        <w:t xml:space="preserve"> every time-step, </w:t>
      </w:r>
      <w:r w:rsidR="00AD04D2" w:rsidRPr="00E66E3D">
        <w:rPr>
          <w:i/>
        </w:rPr>
        <w:t>t</w:t>
      </w:r>
      <w:r w:rsidR="00AD04D2" w:rsidRPr="00E66E3D">
        <w:t xml:space="preserve">, each predator is presented with individual prey items, randomly drawn with replacement from the surviving </w:t>
      </w:r>
      <w:r w:rsidR="00AD04D2">
        <w:t xml:space="preserve">individuals of both </w:t>
      </w:r>
      <w:r w:rsidR="00AD04D2" w:rsidRPr="00E66E3D">
        <w:t>population</w:t>
      </w:r>
      <w:r w:rsidR="00AD04D2">
        <w:t>s</w:t>
      </w:r>
      <w:r w:rsidR="00AD04D2" w:rsidRPr="00E66E3D">
        <w:t xml:space="preserve">, until it detects one (or unless there are no prey items left to present). The order of </w:t>
      </w:r>
      <w:r w:rsidR="00D743C2">
        <w:t xml:space="preserve">individual </w:t>
      </w:r>
      <w:r w:rsidR="00AD04D2" w:rsidRPr="00E66E3D">
        <w:t xml:space="preserve">predators to be presented with prey is shuffled in every time-step.  Each predator has its own detection probability for each morph </w:t>
      </w:r>
      <w:r w:rsidR="00AD04D2" w:rsidRPr="00E66E3D">
        <w:rPr>
          <w:i/>
        </w:rPr>
        <w:t>i,</w:t>
      </w:r>
      <w:r w:rsidR="00AD04D2" w:rsidRPr="00E66E3D">
        <w:t xml:space="preserve"> given by </w:t>
      </w:r>
      <w:r w:rsidR="00AD04D2" w:rsidRPr="00E66E3D">
        <w:rPr>
          <w:i/>
        </w:rPr>
        <w:t>P</w:t>
      </w:r>
      <w:r w:rsidR="00AD04D2" w:rsidRPr="00E66E3D">
        <w:t>(</w:t>
      </w:r>
      <w:r w:rsidR="00AD04D2" w:rsidRPr="00E66E3D">
        <w:rPr>
          <w:i/>
        </w:rPr>
        <w:t>i</w:t>
      </w:r>
      <w:r w:rsidR="00AD04D2" w:rsidRPr="00E66E3D">
        <w:t>)</w:t>
      </w:r>
      <w:r w:rsidR="00AD04D2" w:rsidRPr="00E66E3D">
        <w:rPr>
          <w:vertAlign w:val="subscript"/>
        </w:rPr>
        <w:t>t</w:t>
      </w:r>
      <w:r w:rsidR="00AD04D2" w:rsidRPr="00E66E3D">
        <w:t xml:space="preserve">.   Under apostatic selection a predator improves its ability to detect a commonly encountered morph while simultaneously reducing its probability of detecting rarely encountered morphs. If a predator detects morph </w:t>
      </w:r>
      <w:r w:rsidR="00AD04D2" w:rsidRPr="00E66E3D">
        <w:rPr>
          <w:i/>
        </w:rPr>
        <w:t>i</w:t>
      </w:r>
      <w:r w:rsidR="00AD04D2" w:rsidRPr="00E66E3D">
        <w:t xml:space="preserve"> at time </w:t>
      </w:r>
      <w:r w:rsidR="00AD04D2" w:rsidRPr="00E66E3D">
        <w:rPr>
          <w:i/>
        </w:rPr>
        <w:t>t</w:t>
      </w:r>
      <w:r w:rsidR="00AD04D2" w:rsidRPr="00E66E3D">
        <w:t xml:space="preserve">, </w:t>
      </w:r>
      <w:r w:rsidR="00AD04D2" w:rsidRPr="00665C6F">
        <w:t xml:space="preserve">then </w:t>
      </w:r>
      <w:r w:rsidR="00AD04D2" w:rsidRPr="00665C6F">
        <w:rPr>
          <w:position w:val="-8"/>
        </w:rPr>
        <w:object w:dxaOrig="1760" w:dyaOrig="280" w14:anchorId="6CF951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14pt" o:ole="">
            <v:imagedata r:id="rId7" o:title=""/>
          </v:shape>
          <o:OLEObject Type="Embed" ProgID="Equation.3" ShapeID="_x0000_i1025" DrawAspect="Content" ObjectID="_1568793826" r:id="rId8"/>
        </w:object>
      </w:r>
      <w:r w:rsidR="00AD04D2" w:rsidRPr="00665C6F">
        <w:t xml:space="preserve">, while </w:t>
      </w:r>
      <w:r w:rsidR="00AD04D2" w:rsidRPr="00665C6F">
        <w:rPr>
          <w:position w:val="-8"/>
        </w:rPr>
        <w:object w:dxaOrig="1900" w:dyaOrig="280" w14:anchorId="33C9F274">
          <v:shape id="_x0000_i1026" type="#_x0000_t75" style="width:95pt;height:14pt" o:ole="">
            <v:imagedata r:id="rId9" o:title=""/>
          </v:shape>
          <o:OLEObject Type="Embed" ProgID="Equation.3" ShapeID="_x0000_i1026" DrawAspect="Content" ObjectID="_1568793827" r:id="rId10"/>
        </w:object>
      </w:r>
      <w:r w:rsidR="00AD04D2" w:rsidRPr="00665C6F">
        <w:rPr>
          <w:i/>
        </w:rPr>
        <w:t xml:space="preserve"> </w:t>
      </w:r>
      <w:r w:rsidR="00AD04D2" w:rsidRPr="00665C6F">
        <w:t xml:space="preserve">for all </w:t>
      </w:r>
      <w:r w:rsidR="00AD04D2" w:rsidRPr="00665C6F">
        <w:rPr>
          <w:i/>
        </w:rPr>
        <w:t>j</w:t>
      </w:r>
      <w:r w:rsidR="00AD04D2" w:rsidRPr="00665C6F">
        <w:t xml:space="preserve"> </w:t>
      </w:r>
      <w:r w:rsidR="00AD04D2" w:rsidRPr="00C76F75">
        <w:t>morphs</w:t>
      </w:r>
      <w:r w:rsidR="00AD04D2" w:rsidRPr="00665C6F">
        <w:t xml:space="preserve"> given </w:t>
      </w:r>
      <w:r w:rsidR="00AD04D2" w:rsidRPr="00665C6F">
        <w:rPr>
          <w:i/>
        </w:rPr>
        <w:t>j</w:t>
      </w:r>
      <w:r w:rsidR="00AD04D2" w:rsidRPr="00665C6F">
        <w:t xml:space="preserve"> ≠ </w:t>
      </w:r>
      <w:r w:rsidR="00AD04D2" w:rsidRPr="00665C6F">
        <w:rPr>
          <w:i/>
        </w:rPr>
        <w:t>i</w:t>
      </w:r>
      <w:r w:rsidR="00AD04D2" w:rsidRPr="00665C6F">
        <w:t xml:space="preserve"> (regardless of</w:t>
      </w:r>
      <w:r w:rsidR="00AD04D2" w:rsidRPr="00E66E3D">
        <w:t xml:space="preserve"> whether morph </w:t>
      </w:r>
      <w:r w:rsidR="00AD04D2" w:rsidRPr="00E66E3D">
        <w:rPr>
          <w:i/>
        </w:rPr>
        <w:t>j</w:t>
      </w:r>
      <w:r w:rsidR="00AD04D2" w:rsidRPr="00E66E3D">
        <w:t xml:space="preserve"> has yet been encountered).  The level of adjustment </w:t>
      </w:r>
      <w:r w:rsidR="00AD04D2" w:rsidRPr="00E66E3D">
        <w:rPr>
          <w:i/>
        </w:rPr>
        <w:sym w:font="Symbol" w:char="F064"/>
      </w:r>
      <w:r w:rsidR="00AD04D2" w:rsidRPr="00E66E3D">
        <w:rPr>
          <w:i/>
        </w:rPr>
        <w:t xml:space="preserve"> </w:t>
      </w:r>
      <w:r w:rsidR="00AD04D2" w:rsidRPr="00E66E3D">
        <w:t xml:space="preserve">defines the strength of apostatic selection.  </w:t>
      </w:r>
      <w:r w:rsidR="00551E74">
        <w:t>We use two values</w:t>
      </w:r>
      <w:r w:rsidR="00AD04D2" w:rsidRPr="00E66E3D">
        <w:t xml:space="preserve">, </w:t>
      </w:r>
      <w:r w:rsidR="00AD04D2" w:rsidRPr="00E66E3D">
        <w:rPr>
          <w:i/>
        </w:rPr>
        <w:sym w:font="Symbol" w:char="F064"/>
      </w:r>
      <w:r w:rsidR="00AD04D2" w:rsidRPr="00E66E3D">
        <w:rPr>
          <w:i/>
        </w:rPr>
        <w:t xml:space="preserve"> = </w:t>
      </w:r>
      <w:r w:rsidR="00AD04D2" w:rsidRPr="00E66E3D">
        <w:t xml:space="preserve">0 </w:t>
      </w:r>
      <w:r w:rsidR="00AF7407">
        <w:t>(</w:t>
      </w:r>
      <w:r w:rsidR="00AD04D2" w:rsidRPr="00E66E3D">
        <w:t>no apostatic selection</w:t>
      </w:r>
      <w:r w:rsidR="00AF7407">
        <w:t>)</w:t>
      </w:r>
      <w:r w:rsidR="00AD04D2" w:rsidRPr="00E66E3D">
        <w:t xml:space="preserve"> </w:t>
      </w:r>
      <w:r w:rsidR="00AF7407">
        <w:t>and</w:t>
      </w:r>
      <w:r w:rsidR="00AF7407" w:rsidRPr="00E66E3D">
        <w:t xml:space="preserve"> </w:t>
      </w:r>
      <w:r w:rsidR="00AD04D2" w:rsidRPr="00E66E3D">
        <w:rPr>
          <w:i/>
        </w:rPr>
        <w:sym w:font="Symbol" w:char="F064"/>
      </w:r>
      <w:r w:rsidR="00AD04D2" w:rsidRPr="00E66E3D">
        <w:rPr>
          <w:i/>
        </w:rPr>
        <w:t xml:space="preserve"> = </w:t>
      </w:r>
      <w:r w:rsidR="00AD04D2" w:rsidRPr="00E66E3D">
        <w:t xml:space="preserve">0.1 </w:t>
      </w:r>
      <w:r w:rsidR="00AF7407">
        <w:t xml:space="preserve">(a </w:t>
      </w:r>
      <w:r w:rsidR="00AD04D2" w:rsidRPr="00E66E3D">
        <w:t>high level of apostatic selection</w:t>
      </w:r>
      <w:r w:rsidR="00AF7407">
        <w:t>)</w:t>
      </w:r>
      <w:r w:rsidR="00AD04D2" w:rsidRPr="00E66E3D">
        <w:t xml:space="preserve">.  These adjustments act within set limits of detection </w:t>
      </w:r>
      <w:r w:rsidR="00AD04D2" w:rsidRPr="00E66E3D">
        <w:rPr>
          <w:i/>
        </w:rPr>
        <w:t>P</w:t>
      </w:r>
      <w:r w:rsidR="00AD04D2" w:rsidRPr="00E66E3D">
        <w:t>(</w:t>
      </w:r>
      <w:r w:rsidR="00AD04D2" w:rsidRPr="00E66E3D">
        <w:rPr>
          <w:i/>
        </w:rPr>
        <w:t>j</w:t>
      </w:r>
      <w:r w:rsidR="00AD04D2" w:rsidRPr="00E66E3D">
        <w:t>)</w:t>
      </w:r>
      <w:r w:rsidR="00AD04D2" w:rsidRPr="00E66E3D">
        <w:rPr>
          <w:i/>
          <w:vertAlign w:val="subscript"/>
        </w:rPr>
        <w:t>min</w:t>
      </w:r>
      <w:r w:rsidR="00AD04D2" w:rsidRPr="00E66E3D">
        <w:t xml:space="preserve"> ≤ </w:t>
      </w:r>
      <w:r w:rsidR="00AD04D2" w:rsidRPr="00E66E3D">
        <w:rPr>
          <w:i/>
        </w:rPr>
        <w:lastRenderedPageBreak/>
        <w:t>P</w:t>
      </w:r>
      <w:r w:rsidR="00AD04D2" w:rsidRPr="00E66E3D">
        <w:t>(</w:t>
      </w:r>
      <w:r w:rsidR="00AD04D2" w:rsidRPr="00E66E3D">
        <w:rPr>
          <w:i/>
        </w:rPr>
        <w:t>j</w:t>
      </w:r>
      <w:r w:rsidR="00AD04D2" w:rsidRPr="00E66E3D">
        <w:t xml:space="preserve">) ≤ </w:t>
      </w:r>
      <w:r w:rsidR="00AD04D2" w:rsidRPr="00E66E3D">
        <w:rPr>
          <w:i/>
        </w:rPr>
        <w:t>P</w:t>
      </w:r>
      <w:r w:rsidR="00AD04D2" w:rsidRPr="001809AE">
        <w:t>(</w:t>
      </w:r>
      <w:r w:rsidR="00AD04D2" w:rsidRPr="001809AE">
        <w:rPr>
          <w:i/>
        </w:rPr>
        <w:t>j</w:t>
      </w:r>
      <w:r w:rsidR="00AD04D2" w:rsidRPr="001809AE">
        <w:t>)</w:t>
      </w:r>
      <w:r w:rsidR="00AD04D2" w:rsidRPr="001809AE">
        <w:rPr>
          <w:i/>
          <w:vertAlign w:val="subscript"/>
        </w:rPr>
        <w:t>max</w:t>
      </w:r>
      <w:r w:rsidR="00AD04D2" w:rsidRPr="001809AE">
        <w:t xml:space="preserve">. We set the initial detection probability </w:t>
      </w:r>
      <w:r w:rsidR="00AD04D2" w:rsidRPr="001809AE">
        <w:rPr>
          <w:i/>
        </w:rPr>
        <w:t>P</w:t>
      </w:r>
      <w:r w:rsidR="00AD04D2" w:rsidRPr="001809AE">
        <w:rPr>
          <w:vertAlign w:val="subscript"/>
        </w:rPr>
        <w:t xml:space="preserve">1 </w:t>
      </w:r>
      <w:r w:rsidR="00AD04D2" w:rsidRPr="001809AE">
        <w:t xml:space="preserve">= 0.3, with limits </w:t>
      </w:r>
      <w:r w:rsidR="00AD04D2" w:rsidRPr="001809AE">
        <w:rPr>
          <w:i/>
        </w:rPr>
        <w:t>P</w:t>
      </w:r>
      <w:r w:rsidR="00AD04D2" w:rsidRPr="001809AE">
        <w:rPr>
          <w:vertAlign w:val="subscript"/>
        </w:rPr>
        <w:t xml:space="preserve">min </w:t>
      </w:r>
      <w:r w:rsidR="00AD04D2" w:rsidRPr="001809AE">
        <w:t>= 0.2,</w:t>
      </w:r>
      <w:r w:rsidR="00AD04D2" w:rsidRPr="001809AE">
        <w:rPr>
          <w:i/>
        </w:rPr>
        <w:t xml:space="preserve"> P</w:t>
      </w:r>
      <w:r w:rsidR="00AD04D2" w:rsidRPr="001809AE">
        <w:rPr>
          <w:vertAlign w:val="subscript"/>
        </w:rPr>
        <w:t xml:space="preserve">max </w:t>
      </w:r>
      <w:r w:rsidR="00AD04D2" w:rsidRPr="001809AE">
        <w:t>= 0.8. The limits allow us to keep the values within bounds and prevent prey becoming invisible</w:t>
      </w:r>
      <w:r w:rsidR="00AD04D2" w:rsidRPr="005E0FBC">
        <w:t>.  We assume that the memory of past predation events are not forgotten.</w:t>
      </w:r>
    </w:p>
    <w:p w14:paraId="0469B679" w14:textId="6E0CA1BC" w:rsidR="00AD04D2" w:rsidRPr="00EA4812" w:rsidRDefault="00AD04D2" w:rsidP="00AD04D2">
      <w:pPr>
        <w:spacing w:line="480" w:lineRule="auto"/>
        <w:ind w:firstLine="360"/>
      </w:pPr>
      <w:r w:rsidRPr="005E0FBC">
        <w:t>We introduce dietary war</w:t>
      </w:r>
      <w:r w:rsidR="00547A7B" w:rsidRPr="005E0FBC">
        <w:t xml:space="preserve">iness in our model by </w:t>
      </w:r>
      <w:r w:rsidRPr="005E0FBC">
        <w:t>assuming that predators always avoid the first prey individual they experience (encounter and detect) of a novel morph</w:t>
      </w:r>
      <w:r w:rsidR="00547A7B" w:rsidRPr="005E0FBC">
        <w:t xml:space="preserve">, which is </w:t>
      </w:r>
      <w:r w:rsidR="00E855CD" w:rsidRPr="005E0FBC">
        <w:t>a conservative implementation of</w:t>
      </w:r>
      <w:r w:rsidRPr="005E0FBC">
        <w:t xml:space="preserve"> just the neophobic element of dietary </w:t>
      </w:r>
      <w:r w:rsidR="00BF3EDE" w:rsidRPr="005E0FBC">
        <w:t>wariness</w:t>
      </w:r>
      <w:r w:rsidR="00792ACA" w:rsidRPr="005E0FBC">
        <w:t xml:space="preserve"> </w:t>
      </w:r>
      <w:r w:rsidR="00B04F71" w:rsidRPr="005E0FBC">
        <w:fldChar w:fldCharType="begin"/>
      </w:r>
      <w:r w:rsidR="00C2688A">
        <w:instrText xml:space="preserve"> ADDIN EN.CITE &lt;EndNote&gt;&lt;Cite&gt;&lt;Author&gt;Marples&lt;/Author&gt;&lt;Year&gt;2011&lt;/Year&gt;&lt;RecNum&gt;17&lt;/RecNum&gt;&lt;DisplayText&gt;(Marples &amp;amp; Mappes, 2011)&lt;/DisplayText&gt;&lt;record&gt;&lt;rec-number&gt;17&lt;/rec-number&gt;&lt;foreign-keys&gt;&lt;key app="EN" db-id="zwsz05vssxwvthepa54vdat3fxddp09aarps" timestamp="1470926931"&gt;17&lt;/key&gt;&lt;/foreign-keys&gt;&lt;ref-type name="Journal Article"&gt;17&lt;/ref-type&gt;&lt;contributors&gt;&lt;authors&gt;&lt;author&gt;Marples, N. M.&lt;/author&gt;&lt;author&gt;Mappes, J.&lt;/author&gt;&lt;/authors&gt;&lt;/contributors&gt;&lt;auth-address&gt;Trinity Coll Dublin, Sch Nat Sci, Dublin 2, Ireland&amp;#xD;Univ Jyvaskyla, Ctr Excellence Evolutionary Res, Jyvaskyla 40014, Finland&lt;/auth-address&gt;&lt;titles&gt;&lt;title&gt;Can the dietary conservatism of predators compensate for positive frequency dependent selection against rare, conspicuous prey?&lt;/title&gt;&lt;secondary-title&gt;Evolutionary Ecology&lt;/secondary-title&gt;&lt;alt-title&gt;Evol Ecol&lt;/alt-title&gt;&lt;/titles&gt;&lt;periodical&gt;&lt;full-title&gt;Evolutionary Ecology&lt;/full-title&gt;&lt;abbr-1&gt;Evol Ecol&lt;/abbr-1&gt;&lt;/periodical&gt;&lt;alt-periodical&gt;&lt;full-title&gt;Evolutionary Ecology&lt;/full-title&gt;&lt;abbr-1&gt;Evol Ecol&lt;/abbr-1&gt;&lt;/alt-periodical&gt;&lt;pages&gt;737-749&lt;/pages&gt;&lt;volume&gt;25&lt;/volume&gt;&lt;number&gt;4&lt;/number&gt;&lt;keywords&gt;&lt;keyword&gt;frequency dependent selection&lt;/keyword&gt;&lt;keyword&gt;dietary conservatism&lt;/keyword&gt;&lt;keyword&gt;evolution&lt;/keyword&gt;&lt;keyword&gt;aposematism&lt;/keyword&gt;&lt;keyword&gt;bird&lt;/keyword&gt;&lt;keyword&gt;wild birds&lt;/keyword&gt;&lt;keyword&gt;aposematic prey&lt;/keyword&gt;&lt;keyword&gt;apostatic selection&lt;/keyword&gt;&lt;keyword&gt;warning signals&lt;/keyword&gt;&lt;keyword&gt;virtual prey&lt;/keyword&gt;&lt;keyword&gt;evolution&lt;/keyword&gt;&lt;keyword&gt;coloration&lt;/keyword&gt;&lt;keyword&gt;polymorphism&lt;/keyword&gt;&lt;keyword&gt;food&lt;/keyword&gt;&lt;keyword&gt;morphs&lt;/keyword&gt;&lt;/keywords&gt;&lt;dates&gt;&lt;year&gt;2011&lt;/year&gt;&lt;pub-dates&gt;&lt;date&gt;Jul&lt;/date&gt;&lt;/pub-dates&gt;&lt;/dates&gt;&lt;isbn&gt;0269-7653&lt;/isbn&gt;&lt;accession-num&gt;WOS:000291751000001&lt;/accession-num&gt;&lt;urls&gt;&lt;related-urls&gt;&lt;url&gt;&amp;lt;Go to ISI&amp;gt;://WOS:000291751000001&lt;/url&gt;&lt;/related-urls&gt;&lt;/urls&gt;&lt;electronic-resource-num&gt;10.1007/s10682-010-9434-x&lt;/electronic-resource-num&gt;&lt;language&gt;English&lt;/language&gt;&lt;/record&gt;&lt;/Cite&gt;&lt;/EndNote&gt;</w:instrText>
      </w:r>
      <w:r w:rsidR="00B04F71" w:rsidRPr="005E0FBC">
        <w:fldChar w:fldCharType="separate"/>
      </w:r>
      <w:r w:rsidR="00C2688A">
        <w:rPr>
          <w:noProof/>
        </w:rPr>
        <w:t>(Marples &amp; Mappes, 2011)</w:t>
      </w:r>
      <w:r w:rsidR="00B04F71" w:rsidRPr="005E0FBC">
        <w:fldChar w:fldCharType="end"/>
      </w:r>
      <w:r w:rsidR="003E0842" w:rsidRPr="005E0FBC">
        <w:t xml:space="preserve">.  </w:t>
      </w:r>
      <w:r w:rsidRPr="005E0FBC">
        <w:t>Once overcome, dietary wariness remains at zero for the rest of the predator’s lifetime.  Justification and exploration of parameters can be found in</w:t>
      </w:r>
      <w:r w:rsidR="00B04F71">
        <w:t xml:space="preserve"> </w:t>
      </w:r>
      <w:r w:rsidR="00B04F71">
        <w:fldChar w:fldCharType="begin"/>
      </w:r>
      <w:r w:rsidR="00B902BE">
        <w:instrText xml:space="preserve"> ADDIN EN.CITE &lt;EndNote&gt;&lt;Cite&gt;&lt;Author&gt;Franks&lt;/Author&gt;&lt;Year&gt;2009&lt;/Year&gt;&lt;RecNum&gt;5&lt;/RecNum&gt;&lt;DisplayText&gt;(Franks &amp;amp; Oxford, 2009)&lt;/DisplayText&gt;&lt;record&gt;&lt;rec-number&gt;5&lt;/rec-number&gt;&lt;foreign-keys&gt;&lt;key app="EN" db-id="zwsz05vssxwvthepa54vdat3fxddp09aarps" timestamp="1470926298"&gt;5&lt;/key&gt;&lt;/foreign-keys&gt;&lt;ref-type name="Journal Article"&gt;17&lt;/ref-type&gt;&lt;contributors&gt;&lt;authors&gt;&lt;author&gt;Franks, D. W.&lt;/author&gt;&lt;author&gt;Oxford, G. S.&lt;/author&gt;&lt;/authors&gt;&lt;/contributors&gt;&lt;auth-address&gt;Univ York, Dept Biol, York Ctr Complex Syst Anal, York YO10 5DD, N Yorkshire, England&amp;#xD;Univ York, Dept Comp Sci, York YO10 5DD, N Yorkshire, England&lt;/auth-address&gt;&lt;titles&gt;&lt;title&gt;The evolution of exuberant visible polymorphism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2697-2706&lt;/pages&gt;&lt;volume&gt;63&lt;/volume&gt;&lt;number&gt;10&lt;/number&gt;&lt;keywords&gt;&lt;keyword&gt;dietary conservatism&lt;/keyword&gt;&lt;keyword&gt;massive polymorphism&lt;/keyword&gt;&lt;keyword&gt;neophobia&lt;/keyword&gt;&lt;keyword&gt;search image&lt;/keyword&gt;&lt;keyword&gt;spiders&lt;/keyword&gt;&lt;keyword&gt;theridion californicum&lt;/keyword&gt;&lt;keyword&gt;theridion grallator&lt;/keyword&gt;&lt;keyword&gt;frequency-dependent predation&lt;/keyword&gt;&lt;keyword&gt;theridion-grallator araneae&lt;/keyword&gt;&lt;keyword&gt;happy-face spider&lt;/keyword&gt;&lt;keyword&gt;color polymorphism&lt;/keyword&gt;&lt;keyword&gt;apostatic selection&lt;/keyword&gt;&lt;keyword&gt;heterogeneous environments&lt;/keyword&gt;&lt;keyword&gt;dietary conservatism&lt;/keyword&gt;&lt;keyword&gt;genetic-polymorphism&lt;/keyword&gt;&lt;keyword&gt;virtual prey&lt;/keyword&gt;&lt;keyword&gt;massive polymorphism&lt;/keyword&gt;&lt;/keywords&gt;&lt;dates&gt;&lt;year&gt;2009&lt;/year&gt;&lt;pub-dates&gt;&lt;date&gt;Oct&lt;/date&gt;&lt;/pub-dates&gt;&lt;/dates&gt;&lt;isbn&gt;0014-3820&lt;/isbn&gt;&lt;accession-num&gt;WOS:000270651800018&lt;/accession-num&gt;&lt;urls&gt;&lt;related-urls&gt;&lt;url&gt;&amp;lt;Go to ISI&amp;gt;://WOS:000270651800018&lt;/url&gt;&lt;/related-urls&gt;&lt;/urls&gt;&lt;electronic-resource-num&gt;10.1111/j.1558-5646.2009.00748.x&lt;/electronic-resource-num&gt;&lt;language&gt;English&lt;/language&gt;&lt;/record&gt;&lt;/Cite&gt;&lt;/EndNote&gt;</w:instrText>
      </w:r>
      <w:r w:rsidR="00B04F71">
        <w:fldChar w:fldCharType="separate"/>
      </w:r>
      <w:r w:rsidR="00C2688A">
        <w:rPr>
          <w:noProof/>
        </w:rPr>
        <w:t>(Franks &amp; Oxford, 2009)</w:t>
      </w:r>
      <w:r w:rsidR="00B04F71">
        <w:fldChar w:fldCharType="end"/>
      </w:r>
      <w:r w:rsidR="00A33E4D" w:rsidRPr="00EA4812">
        <w:t>.</w:t>
      </w:r>
    </w:p>
    <w:p w14:paraId="668A0138" w14:textId="52AE01E9" w:rsidR="00AD04D2" w:rsidRPr="005E0FBC" w:rsidRDefault="00385DAA" w:rsidP="00AD04D2">
      <w:pPr>
        <w:spacing w:line="480" w:lineRule="auto"/>
        <w:ind w:firstLine="360"/>
      </w:pPr>
      <w:r w:rsidRPr="00385DAA">
        <w:t>A prey generation comes to an end when less than 50% of either prey population remains (not</w:t>
      </w:r>
      <w:r w:rsidR="003D670F">
        <w:t>e</w:t>
      </w:r>
      <w:r w:rsidRPr="00385DAA">
        <w:t xml:space="preserve"> that this modelled </w:t>
      </w:r>
      <w:r w:rsidR="004C2F0C">
        <w:t>predation</w:t>
      </w:r>
      <w:r w:rsidRPr="00385DAA">
        <w:t xml:space="preserve"> pressure does not necessarily correspond to natural levels). </w:t>
      </w:r>
      <w:r w:rsidR="00AD04D2" w:rsidRPr="00EA4812">
        <w:t xml:space="preserve">The surviving prey then reproduce asexually and at random from the survivors in their own population until each is restored to </w:t>
      </w:r>
      <w:r w:rsidR="00AD04D2" w:rsidRPr="00EA4812">
        <w:rPr>
          <w:i/>
        </w:rPr>
        <w:t>m</w:t>
      </w:r>
      <w:r w:rsidR="00AD04D2" w:rsidRPr="00EA4812">
        <w:rPr>
          <w:i/>
          <w:vertAlign w:val="subscript"/>
        </w:rPr>
        <w:t>1</w:t>
      </w:r>
      <w:r w:rsidR="00AD04D2" w:rsidRPr="00EA4812">
        <w:rPr>
          <w:i/>
        </w:rPr>
        <w:t xml:space="preserve"> </w:t>
      </w:r>
      <w:r w:rsidR="00BF3EDE" w:rsidRPr="00EA4812">
        <w:t>and</w:t>
      </w:r>
      <w:r w:rsidR="00AD04D2" w:rsidRPr="00EA4812">
        <w:rPr>
          <w:i/>
        </w:rPr>
        <w:t xml:space="preserve"> m</w:t>
      </w:r>
      <w:r w:rsidR="00AD04D2" w:rsidRPr="00EA4812">
        <w:rPr>
          <w:i/>
          <w:vertAlign w:val="subscript"/>
        </w:rPr>
        <w:t>2</w:t>
      </w:r>
      <w:r w:rsidR="00AD04D2" w:rsidRPr="00EA4812">
        <w:t xml:space="preserve"> individuals</w:t>
      </w:r>
      <w:r w:rsidR="00AD04D2" w:rsidRPr="00E66E3D">
        <w:t xml:space="preserve">, and the next time-step (and prey generation) begins.  During </w:t>
      </w:r>
      <w:r w:rsidR="00AD04D2" w:rsidRPr="005E0FBC">
        <w:t>the reproductive process offspring mutate to a different morph with probability 0.0005</w:t>
      </w:r>
      <w:r w:rsidR="00547A7B" w:rsidRPr="005E0FBC">
        <w:t xml:space="preserve">, a figure that reflects both actual mutation and the introduction of alleles from other populations </w:t>
      </w:r>
      <w:r w:rsidR="00547A7B" w:rsidRPr="005E0FBC">
        <w:rPr>
          <w:i/>
        </w:rPr>
        <w:t>via</w:t>
      </w:r>
      <w:r w:rsidR="00547A7B" w:rsidRPr="005E0FBC">
        <w:t xml:space="preserve"> rare migration events</w:t>
      </w:r>
      <w:r w:rsidR="00AD04D2" w:rsidRPr="005E0FBC">
        <w:t xml:space="preserve">.  </w:t>
      </w:r>
      <w:r w:rsidR="00E72A9D">
        <w:t xml:space="preserve">The mutation operator works by mutating the individual’s current morph to any of the morphs with equal probability. </w:t>
      </w:r>
    </w:p>
    <w:p w14:paraId="575DA333" w14:textId="46FC574E" w:rsidR="00AD04D2" w:rsidRPr="005E0FBC" w:rsidRDefault="00AD04D2" w:rsidP="00AD04D2">
      <w:pPr>
        <w:spacing w:line="480" w:lineRule="auto"/>
        <w:ind w:firstLine="360"/>
      </w:pPr>
      <w:r w:rsidRPr="005E0FBC">
        <w:t xml:space="preserve">We represent the number of possible alternative distinctive morphs – one of which a prey individual can express – by </w:t>
      </w:r>
      <w:r w:rsidRPr="005E0FBC">
        <w:rPr>
          <w:i/>
        </w:rPr>
        <w:t>d,</w:t>
      </w:r>
      <w:r w:rsidR="00AF7407" w:rsidRPr="005E0FBC">
        <w:rPr>
          <w:i/>
        </w:rPr>
        <w:t xml:space="preserve"> </w:t>
      </w:r>
      <w:r w:rsidRPr="005E0FBC">
        <w:t xml:space="preserve">set to 30 for this study. We are simulating haploid organisms and thus have direct counts of allele frequencies. In our simulations when counting the number of morphs, we include only those morphs comprising ≥ 1% of the population.  At the start of each simulation the prey of both species are </w:t>
      </w:r>
      <w:r w:rsidR="00E855CD" w:rsidRPr="005E0FBC">
        <w:t>fixed for the same</w:t>
      </w:r>
      <w:r w:rsidR="00274927">
        <w:t xml:space="preserve"> random</w:t>
      </w:r>
      <w:r w:rsidR="00E855CD" w:rsidRPr="005E0FBC">
        <w:t xml:space="preserve"> morph</w:t>
      </w:r>
      <w:r w:rsidRPr="005E0FBC">
        <w:t xml:space="preserve">.  </w:t>
      </w:r>
    </w:p>
    <w:p w14:paraId="3E4ABDE9" w14:textId="21C4C166" w:rsidR="00AD04D2" w:rsidRPr="00C2643E" w:rsidRDefault="00AD04D2" w:rsidP="00AD04D2">
      <w:pPr>
        <w:spacing w:line="480" w:lineRule="auto"/>
        <w:ind w:firstLine="360"/>
      </w:pPr>
      <w:r w:rsidRPr="005E0FBC">
        <w:lastRenderedPageBreak/>
        <w:t>We set the number of predators</w:t>
      </w:r>
      <w:r w:rsidRPr="005E0FBC">
        <w:rPr>
          <w:i/>
        </w:rPr>
        <w:t xml:space="preserve"> n </w:t>
      </w:r>
      <w:r w:rsidRPr="005E0FBC">
        <w:t>= 80, and the number of individu</w:t>
      </w:r>
      <w:r>
        <w:t xml:space="preserve">als in each population to </w:t>
      </w:r>
      <w:r w:rsidRPr="004E0D49">
        <w:rPr>
          <w:i/>
        </w:rPr>
        <w:t>m</w:t>
      </w:r>
      <w:r w:rsidRPr="004E0D49">
        <w:rPr>
          <w:vertAlign w:val="subscript"/>
        </w:rPr>
        <w:t>1</w:t>
      </w:r>
      <w:r>
        <w:t xml:space="preserve"> = 400, </w:t>
      </w:r>
      <w:r w:rsidRPr="004E0D49">
        <w:rPr>
          <w:i/>
        </w:rPr>
        <w:t>m</w:t>
      </w:r>
      <w:r w:rsidRPr="004E0D49">
        <w:rPr>
          <w:vertAlign w:val="subscript"/>
        </w:rPr>
        <w:t>2</w:t>
      </w:r>
      <w:r>
        <w:t xml:space="preserve"> = 400</w:t>
      </w:r>
      <w:r w:rsidRPr="00E66E3D">
        <w:t xml:space="preserve">. We reset the attack probabilities of predators to their initial state after </w:t>
      </w:r>
      <w:r w:rsidRPr="00E66E3D">
        <w:rPr>
          <w:i/>
        </w:rPr>
        <w:t>g</w:t>
      </w:r>
      <w:r w:rsidRPr="00E66E3D">
        <w:t xml:space="preserve"> prey generations, so </w:t>
      </w:r>
      <w:r w:rsidRPr="00E66E3D">
        <w:rPr>
          <w:i/>
        </w:rPr>
        <w:t>g</w:t>
      </w:r>
      <w:r w:rsidRPr="00E66E3D">
        <w:t xml:space="preserve"> is the relative lifespan of the predator </w:t>
      </w:r>
      <w:r w:rsidRPr="00C76F75">
        <w:t>in prey</w:t>
      </w:r>
      <w:r>
        <w:t>-</w:t>
      </w:r>
      <w:r w:rsidRPr="00C76F75">
        <w:t xml:space="preserve">life-span units.  Thus, the lower the value of </w:t>
      </w:r>
      <w:r w:rsidRPr="00C76F75">
        <w:rPr>
          <w:i/>
        </w:rPr>
        <w:t>g</w:t>
      </w:r>
      <w:r w:rsidRPr="00C76F75">
        <w:t xml:space="preserve">, the more often predators will be naïve. We </w:t>
      </w:r>
      <w:r w:rsidR="00CA4F2F">
        <w:t>used</w:t>
      </w:r>
      <w:r w:rsidRPr="00C76F75">
        <w:t xml:space="preserve"> </w:t>
      </w:r>
      <w:r w:rsidRPr="00C76F75">
        <w:rPr>
          <w:i/>
        </w:rPr>
        <w:t>g</w:t>
      </w:r>
      <w:r w:rsidR="00CA4F2F">
        <w:t xml:space="preserve"> =</w:t>
      </w:r>
      <w:r>
        <w:t xml:space="preserve"> </w:t>
      </w:r>
      <w:r w:rsidRPr="00C76F75">
        <w:t>5</w:t>
      </w:r>
      <w:r w:rsidR="00CA4F2F">
        <w:t>.</w:t>
      </w:r>
      <w:r w:rsidRPr="00C76F75">
        <w:t xml:space="preserve"> We ran 50 model replications for each condition, for 10</w:t>
      </w:r>
      <w:r w:rsidRPr="00C76F75">
        <w:rPr>
          <w:vertAlign w:val="superscript"/>
        </w:rPr>
        <w:t>5</w:t>
      </w:r>
      <w:r w:rsidRPr="00C76F75">
        <w:t xml:space="preserve"> prey generations</w:t>
      </w:r>
      <w:r>
        <w:t xml:space="preserve">, </w:t>
      </w:r>
      <w:r w:rsidRPr="00E66E3D">
        <w:t xml:space="preserve">which was more than enough time for the system to reach a steady </w:t>
      </w:r>
      <w:r w:rsidRPr="00C2643E">
        <w:t>state</w:t>
      </w:r>
      <w:r w:rsidR="005E35B4">
        <w:t xml:space="preserve"> with a constant turnover of morphs, bu</w:t>
      </w:r>
      <w:r w:rsidR="0065578E">
        <w:t>t</w:t>
      </w:r>
      <w:r w:rsidR="005E35B4">
        <w:t xml:space="preserve"> with little change in the number of morphs</w:t>
      </w:r>
      <w:r w:rsidRPr="00C2643E">
        <w:t>.</w:t>
      </w:r>
    </w:p>
    <w:p w14:paraId="6D7A5E22" w14:textId="550A8298" w:rsidR="00AA688D" w:rsidRDefault="004E2615" w:rsidP="00995367">
      <w:pPr>
        <w:spacing w:line="480" w:lineRule="auto"/>
        <w:ind w:firstLine="360"/>
      </w:pPr>
      <w:r>
        <w:t>We ran an allopatric model</w:t>
      </w:r>
      <w:r w:rsidR="00AD04D2" w:rsidRPr="00C2643E">
        <w:t xml:space="preserve"> as specified above with predators only predating one species (half on each); equivalent to predation on two allopatric populations. </w:t>
      </w:r>
      <w:r w:rsidR="00D832CE">
        <w:t>Our</w:t>
      </w:r>
      <w:r>
        <w:t xml:space="preserve"> sympatric </w:t>
      </w:r>
      <w:r w:rsidR="00AD04D2" w:rsidRPr="00C2643E">
        <w:t xml:space="preserve">model </w:t>
      </w:r>
      <w:r w:rsidR="00D832CE">
        <w:t>involved</w:t>
      </w:r>
      <w:r w:rsidR="00D832CE" w:rsidRPr="00C2643E">
        <w:t xml:space="preserve"> </w:t>
      </w:r>
      <w:r w:rsidR="00AD04D2" w:rsidRPr="00C2643E">
        <w:t xml:space="preserve">predators forage in a single, </w:t>
      </w:r>
      <w:r w:rsidR="00B004DD">
        <w:t>sympatric</w:t>
      </w:r>
      <w:r w:rsidR="00AD04D2" w:rsidRPr="00C2643E">
        <w:t xml:space="preserve"> population i</w:t>
      </w:r>
      <w:r>
        <w:t>rrespective of species identity.</w:t>
      </w:r>
      <w:r w:rsidR="003548BE">
        <w:t xml:space="preserve"> </w:t>
      </w:r>
      <w:r w:rsidR="00D743C2">
        <w:t xml:space="preserve">We </w:t>
      </w:r>
      <w:r w:rsidR="0074606C">
        <w:t xml:space="preserve">also </w:t>
      </w:r>
      <w:r w:rsidR="00D743C2">
        <w:t xml:space="preserve">explored the effects of varying parameter values for </w:t>
      </w:r>
      <w:r w:rsidR="00D743C2" w:rsidRPr="00D743C2">
        <w:rPr>
          <w:i/>
        </w:rPr>
        <w:t>d, n</w:t>
      </w:r>
      <w:r w:rsidR="00D743C2">
        <w:t xml:space="preserve"> and </w:t>
      </w:r>
      <w:r w:rsidR="00D743C2" w:rsidRPr="00D743C2">
        <w:rPr>
          <w:i/>
        </w:rPr>
        <w:t>g</w:t>
      </w:r>
      <w:r w:rsidR="00D743C2">
        <w:t xml:space="preserve"> </w:t>
      </w:r>
      <w:r w:rsidR="0074606C">
        <w:t>(</w:t>
      </w:r>
      <w:r w:rsidR="00162EF9">
        <w:t xml:space="preserve">online </w:t>
      </w:r>
      <w:r w:rsidR="00162EF9" w:rsidRPr="00162EF9">
        <w:rPr>
          <w:iCs/>
          <w:lang w:val="en-US"/>
        </w:rPr>
        <w:t>supporting information</w:t>
      </w:r>
      <w:r w:rsidR="0074606C">
        <w:t>)</w:t>
      </w:r>
      <w:r w:rsidR="00162EF9">
        <w:t>.</w:t>
      </w:r>
      <w:r w:rsidR="00995367" w:rsidRPr="00995367">
        <w:t xml:space="preserve"> </w:t>
      </w:r>
      <w:r w:rsidR="00995367" w:rsidRPr="00F44D6D">
        <w:t xml:space="preserve">Altering parameter values for </w:t>
      </w:r>
      <w:r w:rsidR="00995367" w:rsidRPr="00F44D6D">
        <w:rPr>
          <w:i/>
        </w:rPr>
        <w:t>d, n</w:t>
      </w:r>
      <w:r w:rsidR="00995367" w:rsidRPr="00F44D6D">
        <w:t xml:space="preserve"> and </w:t>
      </w:r>
      <w:r w:rsidR="00995367" w:rsidRPr="00F44D6D">
        <w:rPr>
          <w:i/>
        </w:rPr>
        <w:t>g</w:t>
      </w:r>
      <w:r w:rsidR="00995367" w:rsidRPr="00F44D6D">
        <w:t xml:space="preserve"> </w:t>
      </w:r>
      <w:r w:rsidR="00995367">
        <w:t>make very little difference to our</w:t>
      </w:r>
      <w:r w:rsidR="00226491">
        <w:t xml:space="preserve"> general conclusions (Fig</w:t>
      </w:r>
      <w:r w:rsidR="00AA688D">
        <w:t>ures</w:t>
      </w:r>
      <w:r w:rsidR="00226491">
        <w:t xml:space="preserve"> A1 to A3</w:t>
      </w:r>
      <w:r w:rsidR="0065578E">
        <w:t>,</w:t>
      </w:r>
      <w:r w:rsidR="00995367">
        <w:t xml:space="preserve"> appendix)</w:t>
      </w:r>
      <w:r w:rsidR="00A34F4F">
        <w:t xml:space="preserve">. </w:t>
      </w:r>
      <w:r w:rsidR="00AA688D">
        <w:t>In addition, we ran the model a</w:t>
      </w:r>
      <w:r w:rsidR="00A34F4F">
        <w:t xml:space="preserve">pplying both apostatic selection and dietary wariness at the same time </w:t>
      </w:r>
      <w:r w:rsidR="00AA688D">
        <w:t>(Figure A4, appendix).</w:t>
      </w:r>
    </w:p>
    <w:p w14:paraId="0D5FEF1D" w14:textId="77777777" w:rsidR="00AA688D" w:rsidRPr="00AA688D" w:rsidRDefault="00A34F4F" w:rsidP="00AA688D">
      <w:pPr>
        <w:spacing w:line="480" w:lineRule="auto"/>
        <w:ind w:firstLine="360"/>
      </w:pPr>
      <w:r>
        <w:t xml:space="preserve"> </w:t>
      </w:r>
      <w:r w:rsidR="00AA688D" w:rsidRPr="00AA688D">
        <w:t xml:space="preserve">We used a measure </w:t>
      </w:r>
      <w:r w:rsidR="00AA688D" w:rsidRPr="00AA688D">
        <w:rPr>
          <w:i/>
        </w:rPr>
        <w:t>O</w:t>
      </w:r>
      <w:r w:rsidR="00AA688D" w:rsidRPr="00AA688D">
        <w:rPr>
          <w:i/>
          <w:vertAlign w:val="subscript"/>
        </w:rPr>
        <w:t>AB</w:t>
      </w:r>
      <w:r w:rsidR="00AA688D" w:rsidRPr="00AA688D">
        <w:t xml:space="preserve"> to quantify an overlap in morph proportions; the degree to which species </w:t>
      </w:r>
      <w:r w:rsidR="00AA688D" w:rsidRPr="00AA688D">
        <w:rPr>
          <w:i/>
        </w:rPr>
        <w:t>A</w:t>
      </w:r>
      <w:r w:rsidR="00AA688D" w:rsidRPr="00AA688D">
        <w:t xml:space="preserve"> and species </w:t>
      </w:r>
      <w:r w:rsidR="00AA688D" w:rsidRPr="00AA688D">
        <w:rPr>
          <w:i/>
        </w:rPr>
        <w:t>B</w:t>
      </w:r>
      <w:r w:rsidR="00AA688D" w:rsidRPr="00AA688D">
        <w:t xml:space="preserve"> share morphs. This was defined as:</w:t>
      </w:r>
    </w:p>
    <w:p w14:paraId="3464E994" w14:textId="1A24A93B" w:rsidR="00AA688D" w:rsidRPr="00AA688D" w:rsidRDefault="00183A67" w:rsidP="00AA688D">
      <w:pPr>
        <w:spacing w:line="480" w:lineRule="auto"/>
        <w:ind w:firstLine="360"/>
      </w:pPr>
      <m:oMathPara>
        <m:oMathParaPr>
          <m:jc m:val="center"/>
        </m:oMathParaPr>
        <m:oMath>
          <m:sSub>
            <m:sSubPr>
              <m:ctrlPr>
                <w:rPr>
                  <w:rFonts w:ascii="Cambria Math" w:hAnsi="Cambria Math"/>
                  <w:i/>
                </w:rPr>
              </m:ctrlPr>
            </m:sSubPr>
            <m:e>
              <m:r>
                <w:rPr>
                  <w:rFonts w:ascii="Cambria Math" w:hAnsi="Cambria Math"/>
                </w:rPr>
                <m:t>O</m:t>
              </m:r>
            </m:e>
            <m:sub>
              <m:r>
                <w:rPr>
                  <w:rFonts w:ascii="Cambria Math" w:hAnsi="Cambria Math"/>
                </w:rPr>
                <m:t>AB</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i</m:t>
                  </m:r>
                </m:sub>
              </m:sSub>
              <m:r>
                <w:rPr>
                  <w:rFonts w:ascii="Cambria Math" w:hAnsi="Cambria Math"/>
                </w:rPr>
                <m:t>)</m:t>
              </m:r>
            </m:e>
          </m:nary>
        </m:oMath>
      </m:oMathPara>
    </w:p>
    <w:p w14:paraId="08A9B5DD" w14:textId="1E619587" w:rsidR="00995367" w:rsidRPr="00E66E3D" w:rsidRDefault="00AA688D" w:rsidP="00AA688D">
      <w:pPr>
        <w:spacing w:line="480" w:lineRule="auto"/>
        <w:ind w:firstLine="360"/>
      </w:pPr>
      <w:r w:rsidRPr="00AA688D">
        <w:t xml:space="preserve">Where </w:t>
      </w:r>
      <w:r w:rsidRPr="00AA688D">
        <w:rPr>
          <w:i/>
        </w:rPr>
        <w:t>P</w:t>
      </w:r>
      <w:r w:rsidRPr="00AA688D">
        <w:rPr>
          <w:i/>
          <w:vertAlign w:val="subscript"/>
        </w:rPr>
        <w:t>A,i</w:t>
      </w:r>
      <w:r w:rsidRPr="00AA688D">
        <w:t xml:space="preserve"> is the proportion of individuals in species </w:t>
      </w:r>
      <w:r w:rsidRPr="00AA688D">
        <w:rPr>
          <w:i/>
        </w:rPr>
        <w:t>A</w:t>
      </w:r>
      <w:r w:rsidRPr="00AA688D">
        <w:t xml:space="preserve"> that are of morph </w:t>
      </w:r>
      <w:r w:rsidRPr="00AA688D">
        <w:rPr>
          <w:i/>
        </w:rPr>
        <w:t>i</w:t>
      </w:r>
      <w:r w:rsidRPr="00AA688D">
        <w:t xml:space="preserve">. The higher the overlap, the more the two species share the same morphs and at similar proportions. When </w:t>
      </w:r>
      <w:r w:rsidRPr="00AA688D">
        <w:rPr>
          <w:i/>
        </w:rPr>
        <w:t>O</w:t>
      </w:r>
      <w:r w:rsidRPr="00AA688D">
        <w:rPr>
          <w:i/>
          <w:vertAlign w:val="subscript"/>
        </w:rPr>
        <w:t>AB</w:t>
      </w:r>
      <w:r w:rsidRPr="00AA688D">
        <w:t xml:space="preserve"> is 1, the species share the maximum overlap, and when it is zero, they do not overlap at all. </w:t>
      </w:r>
      <w:r w:rsidR="00995367">
        <w:t xml:space="preserve">   </w:t>
      </w:r>
    </w:p>
    <w:p w14:paraId="4FFA208F" w14:textId="105CCA17" w:rsidR="000D14BB" w:rsidRDefault="00AD04D2" w:rsidP="00AD04D2">
      <w:pPr>
        <w:spacing w:line="480" w:lineRule="auto"/>
        <w:outlineLvl w:val="0"/>
      </w:pPr>
      <w:r>
        <w:tab/>
      </w:r>
      <w:r w:rsidR="00AA688D">
        <w:t>Finally</w:t>
      </w:r>
      <w:r w:rsidR="00F52DC8">
        <w:t>, we</w:t>
      </w:r>
      <w:r>
        <w:t xml:space="preserve"> ran the model with parameters </w:t>
      </w:r>
      <w:r w:rsidRPr="00611C28">
        <w:t>representing</w:t>
      </w:r>
      <w:r w:rsidR="005C619D" w:rsidRPr="00611C28">
        <w:t>,</w:t>
      </w:r>
      <w:r w:rsidRPr="00611C28">
        <w:t xml:space="preserve"> approximately</w:t>
      </w:r>
      <w:r w:rsidR="005C619D" w:rsidRPr="00611C28">
        <w:t>,</w:t>
      </w:r>
      <w:r w:rsidRPr="00611C28">
        <w:t xml:space="preserve"> the</w:t>
      </w:r>
      <w:r>
        <w:t xml:space="preserve"> </w:t>
      </w:r>
      <w:r w:rsidRPr="006621D0">
        <w:rPr>
          <w:i/>
        </w:rPr>
        <w:t>Cepaea nemoralis</w:t>
      </w:r>
      <w:r>
        <w:t>/</w:t>
      </w:r>
      <w:r w:rsidRPr="006621D0">
        <w:rPr>
          <w:i/>
        </w:rPr>
        <w:t>C. hortensis</w:t>
      </w:r>
      <w:r>
        <w:t xml:space="preserve"> (prey) and </w:t>
      </w:r>
      <w:r w:rsidRPr="004E38B8">
        <w:t xml:space="preserve">thrush </w:t>
      </w:r>
      <w:r w:rsidRPr="006621D0">
        <w:rPr>
          <w:i/>
          <w:color w:val="414042"/>
          <w:shd w:val="clear" w:color="auto" w:fill="FFFFFF"/>
        </w:rPr>
        <w:t>Turdus philomelos</w:t>
      </w:r>
      <w:r>
        <w:rPr>
          <w:color w:val="414042"/>
          <w:shd w:val="clear" w:color="auto" w:fill="FFFFFF"/>
        </w:rPr>
        <w:t xml:space="preserve"> (</w:t>
      </w:r>
      <w:r w:rsidRPr="004E38B8">
        <w:t>predator) system studied by Clarke</w:t>
      </w:r>
      <w:r>
        <w:t xml:space="preserve"> </w:t>
      </w:r>
      <w:r w:rsidR="001B40FD">
        <w:fldChar w:fldCharType="begin"/>
      </w:r>
      <w:r w:rsidR="001B40FD">
        <w:instrText xml:space="preserve"> ADDIN EN.CITE &lt;EndNote&gt;&lt;Cite ExcludeAuth="1"&gt;&lt;Author&gt;Clarke&lt;/Author&gt;&lt;Year&gt;1962&lt;/Year&gt;&lt;RecNum&gt;62&lt;/RecNum&gt;&lt;DisplayText&gt;(1962)&lt;/DisplayText&gt;&lt;record&gt;&lt;rec-number&gt;62&lt;/rec-number&gt;&lt;foreign-keys&gt;&lt;key app="EN" db-id="zwsz05vssxwvthepa54vdat3fxddp09aarps" timestamp="1470930297"&gt;62&lt;/key&gt;&lt;/foreign-keys&gt;&lt;ref-type name="Book Section"&gt;5&lt;/ref-type&gt;&lt;contributors&gt;&lt;authors&gt;&lt;author&gt;Clarke, B.&lt;/author&gt;&lt;/authors&gt;&lt;secondary-authors&gt;&lt;author&gt;Nichols, D.&lt;/author&gt;&lt;/secondary-authors&gt;&lt;/contributors&gt;&lt;titles&gt;&lt;title&gt;Balanced polymorphism and the diversity of sympatric species&lt;/title&gt;&lt;secondary-title&gt;Taxonomy and Geography&lt;/secondary-title&gt;&lt;/titles&gt;&lt;pages&gt;47-70&lt;/pages&gt;&lt;dates&gt;&lt;year&gt;1962&lt;/year&gt;&lt;/dates&gt;&lt;publisher&gt;Oxford: Systematics Association&lt;/publisher&gt;&lt;urls&gt;&lt;/urls&gt;&lt;/record&gt;&lt;/Cite&gt;&lt;/EndNote&gt;</w:instrText>
      </w:r>
      <w:r w:rsidR="001B40FD">
        <w:fldChar w:fldCharType="separate"/>
      </w:r>
      <w:r w:rsidR="001B40FD">
        <w:rPr>
          <w:noProof/>
        </w:rPr>
        <w:t>(1962)</w:t>
      </w:r>
      <w:r w:rsidR="001B40FD">
        <w:fldChar w:fldCharType="end"/>
      </w:r>
      <w:r w:rsidR="00BF3EDE" w:rsidRPr="00EA4812">
        <w:t>.</w:t>
      </w:r>
      <w:r w:rsidR="00C24B0B">
        <w:t xml:space="preserve"> Here the prey species live for approximately four to six years </w:t>
      </w:r>
      <w:r w:rsidR="00C24B0B">
        <w:fldChar w:fldCharType="begin"/>
      </w:r>
      <w:r w:rsidR="00B902BE">
        <w:instrText xml:space="preserve"> ADDIN EN.CITE &lt;EndNote&gt;&lt;Cite&gt;&lt;Author&gt;Cain&lt;/Author&gt;&lt;Year&gt;1990&lt;/Year&gt;&lt;RecNum&gt;19&lt;/RecNum&gt;&lt;DisplayText&gt;(Cain, Cook &amp;amp; Currey, 1990)&lt;/DisplayText&gt;&lt;record&gt;&lt;rec-number&gt;19&lt;/rec-number&gt;&lt;foreign-keys&gt;&lt;key app="EN" db-id="zwsz05vssxwvthepa54vdat3fxddp09aarps" timestamp="1470926970"&gt;19&lt;/key&gt;&lt;/foreign-keys&gt;&lt;ref-type name="Journal Article"&gt;17&lt;/ref-type&gt;&lt;contributors&gt;&lt;authors&gt;&lt;author&gt;Cain, A. J.&lt;/author&gt;&lt;author&gt;Cook, L. M.&lt;/author&gt;&lt;author&gt;Currey, J. D.&lt;/author&gt;&lt;/authors&gt;&lt;/contributors&gt;&lt;auth-address&gt;Univ Manchester, Dept Environm Biol, Manchester M13 9pl, Lancs, England&amp;#xD;Univ York, Dept Biol, York Yo1 5dd, N Yorkshire, England&lt;/auth-address&gt;&lt;titles&gt;&lt;title&gt;&lt;style face="normal" font="default" size="100%"&gt;Population-size and morph frequency in a long-term study of &lt;/style&gt;&lt;style face="italic" font="default" size="100%"&gt;Cepaea nemoralis&lt;/style&gt;&lt;/title&gt;&lt;secondary-title&gt;Proceedings of the Royal Society of London B: Biological Sciences&lt;/secondary-title&gt;&lt;alt-title&gt;Proc R Soc Ser B-Bio&lt;/alt-title&gt;&lt;/titles&gt;&lt;periodical&gt;&lt;full-title&gt;Proceedings of the Royal Society of London B: Biological Sciences&lt;/full-title&gt;&lt;abbr-1&gt;Proc R Soc Lond B Biol Sci&lt;/abbr-1&gt;&lt;/periodical&gt;&lt;pages&gt;231-250&lt;/pages&gt;&lt;volume&gt;240&lt;/volume&gt;&lt;number&gt;1298&lt;/number&gt;&lt;dates&gt;&lt;year&gt;1990&lt;/year&gt;&lt;pub-dates&gt;&lt;date&gt;Jun 22&lt;/date&gt;&lt;/pub-dates&gt;&lt;/dates&gt;&lt;isbn&gt;0080-4649&lt;/isbn&gt;&lt;accession-num&gt;WOS:A1990DL82200002&lt;/accession-num&gt;&lt;urls&gt;&lt;related-urls&gt;&lt;url&gt;&amp;lt;Go to ISI&amp;gt;://WOS:A1990DL82200002&lt;/url&gt;&lt;/related-urls&gt;&lt;/urls&gt;&lt;electronic-resource-num&gt;DOI 10.1098/rspb.1990.0036&lt;/electronic-resource-num&gt;&lt;language&gt;English&lt;/language&gt;&lt;/record&gt;&lt;/Cite&gt;&lt;/EndNote&gt;</w:instrText>
      </w:r>
      <w:r w:rsidR="00C24B0B">
        <w:fldChar w:fldCharType="separate"/>
      </w:r>
      <w:r w:rsidR="00C24B0B">
        <w:rPr>
          <w:noProof/>
        </w:rPr>
        <w:t xml:space="preserve">(Cain, Cook &amp; </w:t>
      </w:r>
      <w:r w:rsidR="00C24B0B">
        <w:rPr>
          <w:noProof/>
        </w:rPr>
        <w:lastRenderedPageBreak/>
        <w:t>Currey, 1990)</w:t>
      </w:r>
      <w:r w:rsidR="00C24B0B">
        <w:fldChar w:fldCharType="end"/>
      </w:r>
      <w:r w:rsidR="00C24B0B">
        <w:t xml:space="preserve"> while the predator’s life-span is about half of this </w:t>
      </w:r>
      <w:r w:rsidR="00F56662">
        <w:fldChar w:fldCharType="begin"/>
      </w:r>
      <w:r w:rsidR="00B902BE">
        <w:instrText xml:space="preserve"> ADDIN EN.CITE &lt;EndNote&gt;&lt;Cite&gt;&lt;Author&gt;British Trust for Ornithology&lt;/Author&gt;&lt;Year&gt;2017&lt;/Year&gt;&lt;RecNum&gt;65&lt;/RecNum&gt;&lt;DisplayText&gt;(British Trust for Ornithology, 2017)&lt;/DisplayText&gt;&lt;record&gt;&lt;rec-number&gt;65&lt;/rec-number&gt;&lt;foreign-keys&gt;&lt;key app="EN" db-id="zwsz05vssxwvthepa54vdat3fxddp09aarps" timestamp="1470930498"&gt;65&lt;/key&gt;&lt;/foreign-keys&gt;&lt;ref-type name="Web Page"&gt;12&lt;/ref-type&gt;&lt;contributors&gt;&lt;authors&gt;&lt;author&gt;British Trust for Ornithology,&lt;/author&gt;&lt;/authors&gt;&lt;/contributors&gt;&lt;titles&gt;&lt;title&gt;&lt;style face="normal" font="default" size="100%"&gt;Song Thrush &lt;/style&gt;&lt;style face="italic" font="default" size="100%"&gt;Turdus philomelos&lt;/style&gt;&lt;style face="normal" font="default" size="100%"&gt; (CL Brehm, 1831). http://blx1.bto.org/birdfacts/results/bob12000.htm&lt;/style&gt;&lt;/title&gt;&lt;/titles&gt;&lt;volume&gt;2017&lt;/volume&gt;&lt;number&gt;15/06/2017&lt;/number&gt;&lt;dates&gt;&lt;year&gt;2017&lt;/year&gt;&lt;/dates&gt;&lt;urls&gt;&lt;/urls&gt;&lt;/record&gt;&lt;/Cite&gt;&lt;/EndNote&gt;</w:instrText>
      </w:r>
      <w:r w:rsidR="00F56662">
        <w:fldChar w:fldCharType="separate"/>
      </w:r>
      <w:r w:rsidR="00B902BE">
        <w:rPr>
          <w:noProof/>
        </w:rPr>
        <w:t>(British Trust for Ornithology, 2017)</w:t>
      </w:r>
      <w:r w:rsidR="00F56662">
        <w:fldChar w:fldCharType="end"/>
      </w:r>
      <w:r w:rsidR="00F528D1">
        <w:t>.</w:t>
      </w:r>
      <w:r>
        <w:t xml:space="preserve">  It is assumed that the prey population lies within the territory of </w:t>
      </w:r>
      <w:r w:rsidR="00EE2144">
        <w:t xml:space="preserve">five </w:t>
      </w:r>
      <w:r>
        <w:t>thrush</w:t>
      </w:r>
      <w:r w:rsidR="00EE2144">
        <w:t>es</w:t>
      </w:r>
      <w:r>
        <w:t xml:space="preserve"> (</w:t>
      </w:r>
      <w:r w:rsidRPr="007F1AE2">
        <w:rPr>
          <w:i/>
        </w:rPr>
        <w:t>n</w:t>
      </w:r>
      <w:r>
        <w:t xml:space="preserve"> = </w:t>
      </w:r>
      <w:r w:rsidR="00EE2144">
        <w:t>5</w:t>
      </w:r>
      <w:r>
        <w:t>)</w:t>
      </w:r>
      <w:r w:rsidR="00B83FCF">
        <w:t xml:space="preserve"> predating under dietary wariness</w:t>
      </w:r>
      <w:r>
        <w:t xml:space="preserve">.  </w:t>
      </w:r>
      <w:r w:rsidRPr="004E38B8">
        <w:t xml:space="preserve">Under this </w:t>
      </w:r>
      <w:r>
        <w:t>scenario</w:t>
      </w:r>
      <w:r w:rsidRPr="004E38B8">
        <w:t xml:space="preserve"> </w:t>
      </w:r>
      <w:r>
        <w:t>predator</w:t>
      </w:r>
      <w:r w:rsidR="00EE2144">
        <w:t>s</w:t>
      </w:r>
      <w:r>
        <w:t xml:space="preserve"> w</w:t>
      </w:r>
      <w:r w:rsidR="00EE2144">
        <w:t>ere</w:t>
      </w:r>
      <w:r>
        <w:t xml:space="preserve"> replaced with naïve individual</w:t>
      </w:r>
      <w:r w:rsidR="00EE2144">
        <w:t>s</w:t>
      </w:r>
      <w:r>
        <w:t xml:space="preserve"> twice per prey generation (g = 0.5</w:t>
      </w:r>
      <w:r w:rsidR="00A4186E">
        <w:t>)</w:t>
      </w:r>
      <w:r w:rsidR="002504E7">
        <w:t>.</w:t>
      </w:r>
      <w:r w:rsidR="00F03ADA">
        <w:t xml:space="preserve"> </w:t>
      </w:r>
      <w:r w:rsidR="00EE2144">
        <w:t>Predators</w:t>
      </w:r>
      <w:r w:rsidR="008510A3">
        <w:t xml:space="preserve"> turn over at 90% and 80% of </w:t>
      </w:r>
      <w:r w:rsidR="008510A3" w:rsidRPr="00EA4812">
        <w:t>remaini</w:t>
      </w:r>
      <w:r w:rsidR="008510A3" w:rsidRPr="00C27E10">
        <w:t>ng prey</w:t>
      </w:r>
      <w:r w:rsidR="00EE2144" w:rsidRPr="00C27E10">
        <w:t xml:space="preserve"> and the prey populations are replaced when &lt; 80% of one or other species </w:t>
      </w:r>
      <w:r w:rsidR="008F223E" w:rsidRPr="00C27E10">
        <w:t>remains</w:t>
      </w:r>
      <w:r w:rsidR="008510A3" w:rsidRPr="00C27E10">
        <w:t xml:space="preserve">. </w:t>
      </w:r>
      <w:r w:rsidR="00AF5BDF" w:rsidRPr="00C27E10">
        <w:t xml:space="preserve">The number of possible </w:t>
      </w:r>
      <w:r w:rsidR="003855EF" w:rsidRPr="00C27E10">
        <w:t xml:space="preserve">visible </w:t>
      </w:r>
      <w:r w:rsidR="00AF5BDF" w:rsidRPr="00C27E10">
        <w:t xml:space="preserve">morphs was limited to </w:t>
      </w:r>
      <w:r w:rsidR="00166046" w:rsidRPr="00C27E10">
        <w:t>d=6</w:t>
      </w:r>
      <w:r w:rsidR="003855EF" w:rsidRPr="00C27E10">
        <w:t xml:space="preserve">, </w:t>
      </w:r>
      <w:r w:rsidR="005D4999" w:rsidRPr="00C27E10">
        <w:t xml:space="preserve">i.e. three shell colours (yellow, pink and brown) x two banding morphs (5-banded and effectively </w:t>
      </w:r>
      <w:r w:rsidR="005D4999" w:rsidRPr="003B3374">
        <w:t xml:space="preserve">unbanded) </w:t>
      </w:r>
      <w:r w:rsidR="003B3374">
        <w:fldChar w:fldCharType="begin"/>
      </w:r>
      <w:r w:rsidR="003B3374">
        <w:instrText xml:space="preserve"> ADDIN EN.CITE &lt;EndNote&gt;&lt;Cite&gt;&lt;Author&gt;Cook&lt;/Author&gt;&lt;Year&gt;2017&lt;/Year&gt;&lt;RecNum&gt;250&lt;/RecNum&gt;&lt;DisplayText&gt;(Cook, 2017)&lt;/DisplayText&gt;&lt;record&gt;&lt;rec-number&gt;250&lt;/rec-number&gt;&lt;foreign-keys&gt;&lt;key app="EN" db-id="zwsz05vssxwvthepa54vdat3fxddp09aarps" timestamp="1498739857"&gt;250&lt;/key&gt;&lt;/foreign-keys&gt;&lt;ref-type name="Journal Article"&gt;17&lt;/ref-type&gt;&lt;contributors&gt;&lt;authors&gt;&lt;author&gt;Cook, L. M.&lt;/author&gt;&lt;/authors&gt;&lt;/contributors&gt;&lt;titles&gt;&lt;title&gt;Reflections on molluscan shell polymorphisms&lt;/title&gt;&lt;secondary-title&gt;Biological Journal of the Linnean Society&lt;/secondary-title&gt;&lt;/titles&gt;&lt;periodical&gt;&lt;full-title&gt;Biological Journal of the Linnean Society&lt;/full-title&gt;&lt;abbr-1&gt;Biol J Linn Soc&lt;/abbr-1&gt;&lt;/periodical&gt;&lt;edition&gt;13 May 2017&lt;/edition&gt;&lt;dates&gt;&lt;year&gt;2017&lt;/year&gt;&lt;/dates&gt;&lt;urls&gt;&lt;/urls&gt;&lt;electronic-resource-num&gt;doi.org/10.1093/biolinnean/blx033&lt;/electronic-resource-num&gt;&lt;/record&gt;&lt;/Cite&gt;&lt;/EndNote&gt;</w:instrText>
      </w:r>
      <w:r w:rsidR="003B3374">
        <w:fldChar w:fldCharType="separate"/>
      </w:r>
      <w:r w:rsidR="003B3374">
        <w:rPr>
          <w:noProof/>
        </w:rPr>
        <w:t>(Cook, 2017)</w:t>
      </w:r>
      <w:r w:rsidR="003B3374">
        <w:fldChar w:fldCharType="end"/>
      </w:r>
      <w:r w:rsidR="00AF5BDF" w:rsidRPr="003B3374">
        <w:t xml:space="preserve">. </w:t>
      </w:r>
      <w:r w:rsidR="004C2F0C">
        <w:t xml:space="preserve">We ran the </w:t>
      </w:r>
      <w:r w:rsidR="004C2F0C" w:rsidRPr="000E05FB">
        <w:rPr>
          <w:i/>
        </w:rPr>
        <w:t>Cepaea</w:t>
      </w:r>
      <w:r w:rsidR="004C2F0C">
        <w:t xml:space="preserve"> version with dietary wariness alone. </w:t>
      </w:r>
      <w:r w:rsidRPr="00EA4812">
        <w:t>All other</w:t>
      </w:r>
      <w:r>
        <w:t xml:space="preserve"> parameter values were as previously stated.</w:t>
      </w:r>
      <w:r w:rsidR="00D832CE">
        <w:t xml:space="preserve"> We also investigated the number of generations required for the allele frequency differences between prey species in sympatry to maximise under these conditions</w:t>
      </w:r>
      <w:r w:rsidR="004C2F0C">
        <w:t>.</w:t>
      </w:r>
    </w:p>
    <w:p w14:paraId="03F27187" w14:textId="77777777" w:rsidR="00921250" w:rsidRDefault="00921250" w:rsidP="00AD04D2">
      <w:pPr>
        <w:spacing w:line="480" w:lineRule="auto"/>
        <w:outlineLvl w:val="0"/>
        <w:rPr>
          <w:b/>
        </w:rPr>
      </w:pPr>
    </w:p>
    <w:p w14:paraId="28AB1A82" w14:textId="77777777" w:rsidR="00AD04D2" w:rsidRPr="00E66E3D" w:rsidRDefault="00AD04D2" w:rsidP="004D1C21">
      <w:pPr>
        <w:pStyle w:val="ListParagraph"/>
        <w:numPr>
          <w:ilvl w:val="0"/>
          <w:numId w:val="7"/>
        </w:numPr>
        <w:spacing w:line="480" w:lineRule="auto"/>
        <w:outlineLvl w:val="0"/>
      </w:pPr>
      <w:r w:rsidRPr="004D1C21">
        <w:rPr>
          <w:b/>
        </w:rPr>
        <w:t>Results</w:t>
      </w:r>
    </w:p>
    <w:p w14:paraId="658EB008" w14:textId="7D7539E4" w:rsidR="00AD04D2" w:rsidRDefault="00AD04D2" w:rsidP="00AD04D2">
      <w:pPr>
        <w:spacing w:line="480" w:lineRule="auto"/>
      </w:pPr>
      <w:r w:rsidRPr="00E66E3D">
        <w:t xml:space="preserve">We </w:t>
      </w:r>
      <w:r>
        <w:t xml:space="preserve">first </w:t>
      </w:r>
      <w:r w:rsidRPr="00E66E3D">
        <w:t xml:space="preserve">examined </w:t>
      </w:r>
      <w:r w:rsidR="005D4999">
        <w:t>the number of morphs evolving in each prey population</w:t>
      </w:r>
      <w:r w:rsidR="005D4999" w:rsidRPr="00E66E3D">
        <w:t xml:space="preserve"> </w:t>
      </w:r>
      <w:r>
        <w:t xml:space="preserve">for both </w:t>
      </w:r>
      <w:r w:rsidR="00731854">
        <w:t xml:space="preserve">the </w:t>
      </w:r>
      <w:r>
        <w:t>allopatric</w:t>
      </w:r>
      <w:r w:rsidR="00731854">
        <w:t xml:space="preserve"> model</w:t>
      </w:r>
      <w:r>
        <w:t xml:space="preserve"> </w:t>
      </w:r>
      <w:r w:rsidR="00731854">
        <w:t>(</w:t>
      </w:r>
      <w:r>
        <w:t xml:space="preserve">distinct predators for each prey species) and </w:t>
      </w:r>
      <w:r w:rsidR="00731854">
        <w:t>the sympatric</w:t>
      </w:r>
      <w:r>
        <w:t xml:space="preserve"> model (</w:t>
      </w:r>
      <w:r w:rsidR="00731854">
        <w:t>s</w:t>
      </w:r>
      <w:r>
        <w:t>hared predators).</w:t>
      </w:r>
    </w:p>
    <w:p w14:paraId="153AD578" w14:textId="77777777" w:rsidR="006559DF" w:rsidRDefault="006559DF" w:rsidP="00AD04D2">
      <w:pPr>
        <w:spacing w:line="480" w:lineRule="auto"/>
      </w:pPr>
    </w:p>
    <w:p w14:paraId="2E04115A" w14:textId="43B8722A" w:rsidR="00AD04D2" w:rsidRDefault="00AD04D2" w:rsidP="00AD04D2">
      <w:pPr>
        <w:spacing w:line="480" w:lineRule="auto"/>
      </w:pPr>
      <w:r w:rsidRPr="0060109E">
        <w:t>Figure</w:t>
      </w:r>
      <w:r w:rsidR="00682371" w:rsidRPr="0060109E">
        <w:t>s</w:t>
      </w:r>
      <w:r w:rsidRPr="0060109E">
        <w:t xml:space="preserve"> 1</w:t>
      </w:r>
      <w:r w:rsidR="00682371" w:rsidRPr="0060109E">
        <w:t>a and 1b</w:t>
      </w:r>
      <w:r w:rsidRPr="0060109E">
        <w:t xml:space="preserve"> summarise the results for apostatic selection. The total number of morphs</w:t>
      </w:r>
      <w:r w:rsidRPr="0033476A">
        <w:t xml:space="preserve"> evo</w:t>
      </w:r>
      <w:r>
        <w:t xml:space="preserve">lving across both species is significantly higher in allopatric than in sympatric populations (Wilcoxon rank sum test: </w:t>
      </w:r>
      <w:r w:rsidR="00C3745F">
        <w:t xml:space="preserve">n=50, </w:t>
      </w:r>
      <w:r>
        <w:t xml:space="preserve">w = 2116, p &lt; 0.01), </w:t>
      </w:r>
      <w:r w:rsidR="00344FCD">
        <w:t>and</w:t>
      </w:r>
      <w:r w:rsidR="00344FCD" w:rsidRPr="0033476A">
        <w:t xml:space="preserve"> </w:t>
      </w:r>
      <w:r w:rsidRPr="0033476A">
        <w:t xml:space="preserve">the number of morphs </w:t>
      </w:r>
      <w:r>
        <w:t xml:space="preserve">present </w:t>
      </w:r>
      <w:r w:rsidRPr="0033476A">
        <w:t>within a species is</w:t>
      </w:r>
      <w:r w:rsidR="00344FCD">
        <w:t xml:space="preserve"> also</w:t>
      </w:r>
      <w:r w:rsidRPr="0033476A">
        <w:t xml:space="preserve"> </w:t>
      </w:r>
      <w:r>
        <w:t xml:space="preserve">significantly </w:t>
      </w:r>
      <w:r w:rsidR="00344FCD">
        <w:t>higher</w:t>
      </w:r>
      <w:r w:rsidR="00344FCD" w:rsidRPr="00A42809">
        <w:t xml:space="preserve"> </w:t>
      </w:r>
      <w:r w:rsidRPr="00A42809">
        <w:t xml:space="preserve">in </w:t>
      </w:r>
      <w:r w:rsidR="00344FCD" w:rsidRPr="00A42809">
        <w:t xml:space="preserve">allopatry </w:t>
      </w:r>
      <w:r w:rsidRPr="00A42809">
        <w:t xml:space="preserve">than </w:t>
      </w:r>
      <w:r w:rsidR="00344FCD" w:rsidRPr="00A42809">
        <w:t xml:space="preserve">sympatry </w:t>
      </w:r>
      <w:r w:rsidRPr="00A42809">
        <w:t xml:space="preserve">(Wilcoxon rank sum test: </w:t>
      </w:r>
      <w:r w:rsidR="00C3745F">
        <w:t xml:space="preserve">n=50, </w:t>
      </w:r>
      <w:r w:rsidRPr="00A42809">
        <w:t xml:space="preserve">w = </w:t>
      </w:r>
      <w:r w:rsidR="00FA4D66" w:rsidRPr="00FA4D66">
        <w:t>9417</w:t>
      </w:r>
      <w:r w:rsidRPr="00A42809">
        <w:t>, p &lt; 0.01; performed on the combined values for species A and B). Th</w:t>
      </w:r>
      <w:r w:rsidR="00547A7B" w:rsidRPr="00A42809">
        <w:t xml:space="preserve">e median numbers of </w:t>
      </w:r>
      <w:r w:rsidR="003B122B" w:rsidRPr="00A42809">
        <w:t>equally</w:t>
      </w:r>
      <w:r w:rsidR="003B122B">
        <w:t xml:space="preserve"> visible</w:t>
      </w:r>
      <w:r w:rsidRPr="00A42809">
        <w:t xml:space="preserve"> morphs maintained in each of the allopatric populations is 9.4 (when the maximum number of morphs </w:t>
      </w:r>
      <w:r w:rsidRPr="00502CAE">
        <w:t>available is 30) with the total morphs across both populations 15.7</w:t>
      </w:r>
      <w:r w:rsidR="00344FCD">
        <w:t xml:space="preserve">, implying some shared morphs between the two </w:t>
      </w:r>
      <w:r w:rsidR="00344FCD">
        <w:lastRenderedPageBreak/>
        <w:t>species</w:t>
      </w:r>
      <w:r w:rsidR="005F1629">
        <w:t xml:space="preserve"> under the allopatric scenario</w:t>
      </w:r>
      <w:r w:rsidR="00682371">
        <w:t xml:space="preserve">.  </w:t>
      </w:r>
      <w:r w:rsidR="00222C97">
        <w:t>Thus,</w:t>
      </w:r>
      <w:r w:rsidRPr="00502CAE">
        <w:t xml:space="preserve"> some of the morphs maintained have, by chance, arisen independently in the two populations.  In contrast, in sympatric populations the number of morphs maintained per species is lower (7</w:t>
      </w:r>
      <w:r w:rsidR="009F1ABD">
        <w:t>.0</w:t>
      </w:r>
      <w:r w:rsidR="00412CD1">
        <w:t xml:space="preserve"> </w:t>
      </w:r>
      <w:r w:rsidRPr="00502CAE">
        <w:t xml:space="preserve">morphs) and the total morphs across both populations is </w:t>
      </w:r>
      <w:r w:rsidR="00344FCD">
        <w:t>close to 14 (</w:t>
      </w:r>
      <w:r w:rsidRPr="00502CAE">
        <w:t>13.6</w:t>
      </w:r>
      <w:r w:rsidR="00344FCD">
        <w:t>)</w:t>
      </w:r>
      <w:r w:rsidRPr="00502CAE">
        <w:t>, implying that</w:t>
      </w:r>
      <w:r>
        <w:t xml:space="preserve"> </w:t>
      </w:r>
      <w:r w:rsidR="00344FCD">
        <w:t xml:space="preserve">distinct </w:t>
      </w:r>
      <w:r>
        <w:t>morphs have evolved in the two species as a result of shared predators.</w:t>
      </w:r>
    </w:p>
    <w:p w14:paraId="22175160" w14:textId="77777777" w:rsidR="00AD04D2" w:rsidRDefault="00AD04D2" w:rsidP="00AD04D2">
      <w:pPr>
        <w:spacing w:line="480" w:lineRule="auto"/>
      </w:pPr>
    </w:p>
    <w:p w14:paraId="13557E4F" w14:textId="1600989E" w:rsidR="00A210BA" w:rsidRDefault="00AD04D2" w:rsidP="00A210BA">
      <w:pPr>
        <w:spacing w:line="480" w:lineRule="auto"/>
      </w:pPr>
      <w:r>
        <w:t xml:space="preserve">We also examined variations of these simulations where predators exhibited only dietary wariness (Figure </w:t>
      </w:r>
      <w:r w:rsidR="00663342">
        <w:t>1</w:t>
      </w:r>
      <w:r w:rsidR="002D2B09">
        <w:t>c</w:t>
      </w:r>
      <w:r w:rsidR="00663342">
        <w:t>;</w:t>
      </w:r>
      <w:r w:rsidR="0074606C">
        <w:t xml:space="preserve"> </w:t>
      </w:r>
      <w:r w:rsidR="00663342">
        <w:t>1</w:t>
      </w:r>
      <w:r w:rsidR="002D2B09">
        <w:t>d</w:t>
      </w:r>
      <w:r>
        <w:t>). We found the same qualitative results, but with a stronger effect from dietary wariness in the number of morphs that evolve. T</w:t>
      </w:r>
      <w:r w:rsidRPr="0033476A">
        <w:t>he</w:t>
      </w:r>
      <w:r w:rsidR="00851563">
        <w:t xml:space="preserve"> key result is that the</w:t>
      </w:r>
      <w:r w:rsidRPr="0033476A">
        <w:t xml:space="preserve"> number of morphs within a species is</w:t>
      </w:r>
      <w:r>
        <w:t>, as before,</w:t>
      </w:r>
      <w:r w:rsidRPr="0033476A">
        <w:t xml:space="preserve"> </w:t>
      </w:r>
      <w:r>
        <w:t>significantly lower in sympatry than</w:t>
      </w:r>
      <w:r w:rsidRPr="0033476A">
        <w:t xml:space="preserve"> allopatry</w:t>
      </w:r>
      <w:r>
        <w:t xml:space="preserve"> </w:t>
      </w:r>
      <w:r w:rsidRPr="000B3956">
        <w:t>(</w:t>
      </w:r>
      <w:r>
        <w:t xml:space="preserve">Wilcoxon rank sum test: </w:t>
      </w:r>
      <w:r w:rsidR="00C3745F">
        <w:t xml:space="preserve">n=50, </w:t>
      </w:r>
      <w:r>
        <w:t xml:space="preserve">w = </w:t>
      </w:r>
      <w:r w:rsidR="004002A0" w:rsidRPr="004002A0">
        <w:t>9997</w:t>
      </w:r>
      <w:r w:rsidRPr="000B3956">
        <w:t>, p &lt; 0.</w:t>
      </w:r>
      <w:r>
        <w:t>0</w:t>
      </w:r>
      <w:r w:rsidRPr="000B3956">
        <w:t>01</w:t>
      </w:r>
      <w:r>
        <w:t>; performed on the combined values for species A and B)</w:t>
      </w:r>
      <w:r w:rsidRPr="0033476A">
        <w:t xml:space="preserve">. </w:t>
      </w:r>
      <w:r>
        <w:t xml:space="preserve">In allopatry the median numbers of morphs maintained </w:t>
      </w:r>
      <w:r w:rsidR="002D2B09">
        <w:t xml:space="preserve">within species </w:t>
      </w:r>
      <w:r>
        <w:t xml:space="preserve">is now </w:t>
      </w:r>
      <w:r w:rsidRPr="00917A0F">
        <w:t>20</w:t>
      </w:r>
      <w:r>
        <w:t xml:space="preserve">.0 and the </w:t>
      </w:r>
      <w:r w:rsidR="00FF308C">
        <w:t xml:space="preserve">median </w:t>
      </w:r>
      <w:r>
        <w:t xml:space="preserve">total number of morphs across both species is close to the maximum at 26.9.  In sympatry, the </w:t>
      </w:r>
      <w:r w:rsidR="00FF308C">
        <w:t>median total</w:t>
      </w:r>
      <w:r>
        <w:t xml:space="preserve"> </w:t>
      </w:r>
      <w:r w:rsidR="002D2B09">
        <w:t xml:space="preserve">number of </w:t>
      </w:r>
      <w:r>
        <w:t xml:space="preserve">morphs </w:t>
      </w:r>
      <w:r w:rsidR="002D2B09">
        <w:t xml:space="preserve">within </w:t>
      </w:r>
      <w:r>
        <w:t xml:space="preserve">species is 14.7 and </w:t>
      </w:r>
      <w:r w:rsidR="003165BC" w:rsidRPr="00A151EE">
        <w:t xml:space="preserve">the total </w:t>
      </w:r>
      <w:r w:rsidRPr="00A151EE">
        <w:t>across</w:t>
      </w:r>
      <w:r>
        <w:t xml:space="preserve"> species, 29.0. </w:t>
      </w:r>
      <w:r w:rsidR="00851563" w:rsidRPr="0033476A">
        <w:t>The total number of morphs evo</w:t>
      </w:r>
      <w:r w:rsidR="00851563">
        <w:t>lving across both species is significantly different between allopatry and sympatry (Wilcoxon rank sum test: w = 266, p &lt; 0.01).</w:t>
      </w:r>
    </w:p>
    <w:p w14:paraId="6FD6AEFF" w14:textId="77777777" w:rsidR="001B0EE4" w:rsidRDefault="001B0EE4" w:rsidP="00A210BA">
      <w:pPr>
        <w:spacing w:line="480" w:lineRule="auto"/>
      </w:pPr>
    </w:p>
    <w:p w14:paraId="510B1B26" w14:textId="0ED97775" w:rsidR="00AA688D" w:rsidRPr="00AA688D" w:rsidRDefault="00AA688D" w:rsidP="00AA688D">
      <w:pPr>
        <w:spacing w:line="480" w:lineRule="auto"/>
      </w:pPr>
    </w:p>
    <w:p w14:paraId="6E586AEE" w14:textId="10993B6E" w:rsidR="00AA688D" w:rsidRPr="00AA688D" w:rsidRDefault="00AA688D" w:rsidP="00AA688D">
      <w:pPr>
        <w:spacing w:line="480" w:lineRule="auto"/>
      </w:pPr>
      <w:r w:rsidRPr="00AA688D">
        <w:t>Applying our measure of morph-frequency overlap (</w:t>
      </w:r>
      <w:r w:rsidRPr="00AA688D">
        <w:rPr>
          <w:i/>
        </w:rPr>
        <w:t>O</w:t>
      </w:r>
      <w:r w:rsidRPr="00AA688D">
        <w:rPr>
          <w:i/>
          <w:vertAlign w:val="subscript"/>
        </w:rPr>
        <w:t>AB</w:t>
      </w:r>
      <w:r w:rsidRPr="00AA688D">
        <w:t>), we show this is much higher in allopatry than in sympatry (Wilcoxon rank sum test: n=50, w = 2051.5, p &lt; 0.001; for the apostatic treatment; w = 2500, p &lt; 0.001 for the dietary wariness treatment – Figure 2)</w:t>
      </w:r>
    </w:p>
    <w:p w14:paraId="66FFBAF2" w14:textId="2EDEF899" w:rsidR="00AD04D2" w:rsidRDefault="00AD04D2" w:rsidP="00A210BA">
      <w:pPr>
        <w:spacing w:line="480" w:lineRule="auto"/>
      </w:pPr>
      <w:r w:rsidRPr="00B8156F">
        <w:t>This further demonstrates that sympatry leads to selection for the divergence of morphs</w:t>
      </w:r>
      <w:r w:rsidR="009D0DE6">
        <w:t xml:space="preserve"> and their frequencies</w:t>
      </w:r>
      <w:r w:rsidRPr="00B8156F">
        <w:t xml:space="preserve"> between prey species</w:t>
      </w:r>
      <w:r w:rsidR="00E407FC">
        <w:t>,</w:t>
      </w:r>
      <w:r w:rsidRPr="00B8156F">
        <w:t xml:space="preserve"> </w:t>
      </w:r>
      <w:r w:rsidR="00E407FC">
        <w:t>resulting from</w:t>
      </w:r>
      <w:r w:rsidRPr="00B8156F">
        <w:t xml:space="preserve"> sha</w:t>
      </w:r>
      <w:r w:rsidR="003855EF" w:rsidRPr="00B8156F">
        <w:t>red predation. In contrast, in</w:t>
      </w:r>
      <w:r w:rsidRPr="00B8156F">
        <w:t xml:space="preserve"> </w:t>
      </w:r>
      <w:r w:rsidRPr="00B8156F">
        <w:lastRenderedPageBreak/>
        <w:t>allopatry there</w:t>
      </w:r>
      <w:r>
        <w:t xml:space="preserve"> are no common predators and thus the prey species are independent and share morphs by chance</w:t>
      </w:r>
      <w:r w:rsidRPr="00E40B4D">
        <w:t>.</w:t>
      </w:r>
    </w:p>
    <w:p w14:paraId="781D0404" w14:textId="77777777" w:rsidR="00995367" w:rsidRDefault="00995367" w:rsidP="00AD04D2">
      <w:pPr>
        <w:spacing w:line="480" w:lineRule="auto"/>
      </w:pPr>
    </w:p>
    <w:p w14:paraId="09C0C0CA" w14:textId="7B7FE49D" w:rsidR="00AD04D2" w:rsidRDefault="00AD04D2" w:rsidP="00AD04D2">
      <w:pPr>
        <w:spacing w:line="480" w:lineRule="auto"/>
        <w:rPr>
          <w:lang w:val="en-US"/>
        </w:rPr>
      </w:pPr>
      <w:r>
        <w:t xml:space="preserve">Finally we modelled an </w:t>
      </w:r>
      <w:r w:rsidRPr="008D30D4">
        <w:t>approximation of the snail and thrush situation</w:t>
      </w:r>
      <w:r w:rsidR="009B390A" w:rsidRPr="008D30D4">
        <w:t xml:space="preserve"> under a regime of dietary wariness</w:t>
      </w:r>
      <w:r w:rsidRPr="008D30D4">
        <w:t xml:space="preserve">.  </w:t>
      </w:r>
      <w:r w:rsidR="008D30D4" w:rsidRPr="008D30D4">
        <w:t xml:space="preserve">In this scenario, rather than start from monomorphism, we initialised the model with individuals shared equally between all morphs within each species. </w:t>
      </w:r>
      <w:r w:rsidR="009B390A" w:rsidRPr="008D30D4">
        <w:t xml:space="preserve">Despite many fewer morphs </w:t>
      </w:r>
      <w:r w:rsidRPr="008D30D4">
        <w:t>the number</w:t>
      </w:r>
      <w:r w:rsidRPr="00ED4577">
        <w:t xml:space="preserve"> </w:t>
      </w:r>
      <w:r w:rsidR="009B390A">
        <w:t>that</w:t>
      </w:r>
      <w:r w:rsidRPr="00ED4577">
        <w:t xml:space="preserve"> evolved within </w:t>
      </w:r>
      <w:r w:rsidRPr="00A151EE">
        <w:t xml:space="preserve">species was significantly lower for the sympatric simulations than for the allopatric </w:t>
      </w:r>
      <w:r w:rsidR="009B390A" w:rsidRPr="008D30D4">
        <w:t>case</w:t>
      </w:r>
      <w:r w:rsidR="009B390A">
        <w:t xml:space="preserve"> </w:t>
      </w:r>
      <w:r w:rsidRPr="00A151EE">
        <w:t xml:space="preserve">(Figure </w:t>
      </w:r>
      <w:r w:rsidR="00682371" w:rsidRPr="00A151EE">
        <w:t>3</w:t>
      </w:r>
      <w:r w:rsidRPr="00A151EE">
        <w:t>) (Wilcoxon</w:t>
      </w:r>
      <w:r>
        <w:t xml:space="preserve"> rank sum </w:t>
      </w:r>
      <w:r w:rsidR="006E5999">
        <w:t>test</w:t>
      </w:r>
      <w:r>
        <w:t xml:space="preserve">: </w:t>
      </w:r>
      <w:r w:rsidR="00C3745F">
        <w:t xml:space="preserve">n=50, </w:t>
      </w:r>
      <w:r w:rsidR="00E92623">
        <w:t xml:space="preserve">w = </w:t>
      </w:r>
      <w:r w:rsidR="006A77F8">
        <w:t>2100</w:t>
      </w:r>
      <w:r w:rsidR="008860DA">
        <w:t>, p &lt; 0.001</w:t>
      </w:r>
      <w:r w:rsidRPr="00F413D7">
        <w:t xml:space="preserve">). </w:t>
      </w:r>
      <w:r w:rsidR="00A865A1">
        <w:t xml:space="preserve">Figure 4 shows that, as </w:t>
      </w:r>
      <w:r w:rsidR="00B57EB9">
        <w:t>in the general scenario</w:t>
      </w:r>
      <w:r w:rsidR="00A865A1">
        <w:t xml:space="preserve">, </w:t>
      </w:r>
      <w:r w:rsidR="00897AA0">
        <w:t>the level of overlap in morph</w:t>
      </w:r>
      <w:r w:rsidR="00685500">
        <w:t xml:space="preserve"> frequencies</w:t>
      </w:r>
      <w:r w:rsidR="00897AA0">
        <w:t xml:space="preserve"> is </w:t>
      </w:r>
      <w:r w:rsidR="0054391F" w:rsidRPr="0054391F">
        <w:t>also significantly</w:t>
      </w:r>
      <w:r w:rsidR="008860DA">
        <w:t xml:space="preserve"> </w:t>
      </w:r>
      <w:r w:rsidR="00897AA0">
        <w:t>lower in sympatry</w:t>
      </w:r>
      <w:r w:rsidR="0054391F">
        <w:t xml:space="preserve"> </w:t>
      </w:r>
      <w:r w:rsidR="0054391F" w:rsidRPr="0054391F">
        <w:t xml:space="preserve">(Wilcoxon rank sum test: </w:t>
      </w:r>
      <w:r w:rsidR="00C3745F">
        <w:t xml:space="preserve">n=50, </w:t>
      </w:r>
      <w:r w:rsidR="0054391F" w:rsidRPr="0054391F">
        <w:t>w = 2100, p &lt; 0.001</w:t>
      </w:r>
      <w:r w:rsidR="0054391F">
        <w:t>)</w:t>
      </w:r>
      <w:r w:rsidR="00897AA0">
        <w:t xml:space="preserve">. </w:t>
      </w:r>
      <w:r w:rsidRPr="00F413D7">
        <w:t xml:space="preserve">To </w:t>
      </w:r>
      <w:r w:rsidR="008860DA">
        <w:t xml:space="preserve">estimate </w:t>
      </w:r>
      <w:r w:rsidRPr="00F413D7">
        <w:t xml:space="preserve">the time needed to </w:t>
      </w:r>
      <w:r w:rsidR="00986759" w:rsidRPr="00F413D7">
        <w:t xml:space="preserve">generate </w:t>
      </w:r>
      <w:r w:rsidR="00986759" w:rsidRPr="008D30D4">
        <w:t>divergence</w:t>
      </w:r>
      <w:r w:rsidR="0041077A" w:rsidRPr="008D30D4">
        <w:t xml:space="preserve"> in morph</w:t>
      </w:r>
      <w:r w:rsidR="00685500">
        <w:t>-frequency</w:t>
      </w:r>
      <w:r w:rsidR="0041077A" w:rsidRPr="008D30D4">
        <w:t xml:space="preserve"> overlap</w:t>
      </w:r>
      <w:r w:rsidRPr="008D30D4">
        <w:t xml:space="preserve"> we </w:t>
      </w:r>
      <w:r w:rsidR="008860DA" w:rsidRPr="008D30D4">
        <w:t xml:space="preserve">average across </w:t>
      </w:r>
      <w:r w:rsidR="00845494" w:rsidRPr="008D30D4">
        <w:t>20</w:t>
      </w:r>
      <w:r w:rsidR="008D30D4" w:rsidRPr="008D30D4">
        <w:t xml:space="preserve"> sympatric simulations </w:t>
      </w:r>
      <w:r w:rsidR="008860DA" w:rsidRPr="008D30D4">
        <w:t>the</w:t>
      </w:r>
      <w:r w:rsidRPr="008D30D4">
        <w:t xml:space="preserve"> number</w:t>
      </w:r>
      <w:r>
        <w:t xml:space="preserve"> of prey generations until</w:t>
      </w:r>
      <w:r w:rsidR="00975E39">
        <w:t xml:space="preserve"> </w:t>
      </w:r>
      <w:r w:rsidR="0042698B">
        <w:t xml:space="preserve">divergence stabilised. Figure </w:t>
      </w:r>
      <w:r w:rsidR="004C3B82">
        <w:t xml:space="preserve">A5 shows that </w:t>
      </w:r>
      <w:r w:rsidR="004C3B82">
        <w:rPr>
          <w:lang w:val="en-US"/>
        </w:rPr>
        <w:t>i</w:t>
      </w:r>
      <w:r w:rsidR="004C3B82" w:rsidRPr="004C3B82">
        <w:rPr>
          <w:lang w:val="en-US"/>
        </w:rPr>
        <w:t xml:space="preserve">t takes </w:t>
      </w:r>
      <w:r w:rsidR="00685500">
        <w:rPr>
          <w:lang w:val="en-US"/>
        </w:rPr>
        <w:t xml:space="preserve">about </w:t>
      </w:r>
      <w:r w:rsidR="004C3B82" w:rsidRPr="004C3B82">
        <w:rPr>
          <w:lang w:val="en-US"/>
        </w:rPr>
        <w:t>136</w:t>
      </w:r>
      <w:r w:rsidR="00685500">
        <w:rPr>
          <w:lang w:val="en-US"/>
        </w:rPr>
        <w:t>0</w:t>
      </w:r>
      <w:r w:rsidR="004C3B82">
        <w:rPr>
          <w:lang w:val="en-US"/>
        </w:rPr>
        <w:t xml:space="preserve"> prey</w:t>
      </w:r>
      <w:r w:rsidR="004C3B82" w:rsidRPr="004C3B82">
        <w:rPr>
          <w:lang w:val="en-US"/>
        </w:rPr>
        <w:t xml:space="preserve"> generations before the level of overlap reaches </w:t>
      </w:r>
      <w:r w:rsidR="006071D8">
        <w:rPr>
          <w:lang w:val="en-US"/>
        </w:rPr>
        <w:t xml:space="preserve">a steady state </w:t>
      </w:r>
      <w:r w:rsidR="0020299B">
        <w:rPr>
          <w:lang w:val="en-US"/>
        </w:rPr>
        <w:t xml:space="preserve">of </w:t>
      </w:r>
      <w:r w:rsidR="006071D8">
        <w:rPr>
          <w:lang w:val="en-US"/>
        </w:rPr>
        <w:t>0.32</w:t>
      </w:r>
      <w:r w:rsidR="0020299B">
        <w:rPr>
          <w:lang w:val="en-US"/>
        </w:rPr>
        <w:t xml:space="preserve"> (</w:t>
      </w:r>
      <w:r w:rsidR="00423447">
        <w:rPr>
          <w:lang w:val="en-US"/>
        </w:rPr>
        <w:t>the</w:t>
      </w:r>
      <w:r w:rsidR="006071D8">
        <w:rPr>
          <w:lang w:val="en-US"/>
        </w:rPr>
        <w:t xml:space="preserve"> mean</w:t>
      </w:r>
      <w:r w:rsidR="00423447">
        <w:rPr>
          <w:lang w:val="en-US"/>
        </w:rPr>
        <w:t xml:space="preserve"> overlap </w:t>
      </w:r>
      <w:r w:rsidR="006071D8" w:rsidRPr="004C3B82">
        <w:rPr>
          <w:lang w:val="en-US"/>
        </w:rPr>
        <w:t>from generation 2000 onwards).</w:t>
      </w:r>
    </w:p>
    <w:p w14:paraId="5DFDA00D" w14:textId="2220B479" w:rsidR="00CE1070" w:rsidRDefault="00CE1070" w:rsidP="00CE1070">
      <w:pPr>
        <w:pStyle w:val="Caption"/>
        <w:rPr>
          <w:b w:val="0"/>
        </w:rPr>
      </w:pPr>
    </w:p>
    <w:p w14:paraId="50FAB70E" w14:textId="77777777" w:rsidR="00CE1070" w:rsidRPr="00A60F5C" w:rsidRDefault="00CE1070" w:rsidP="00AD04D2"/>
    <w:p w14:paraId="0B87BFF7" w14:textId="77777777" w:rsidR="00AD04D2" w:rsidRPr="004D1C21" w:rsidRDefault="00AD04D2" w:rsidP="004D1C21">
      <w:pPr>
        <w:pStyle w:val="ListParagraph"/>
        <w:numPr>
          <w:ilvl w:val="0"/>
          <w:numId w:val="7"/>
        </w:numPr>
        <w:spacing w:line="480" w:lineRule="auto"/>
        <w:rPr>
          <w:b/>
        </w:rPr>
      </w:pPr>
      <w:r w:rsidRPr="004D1C21">
        <w:rPr>
          <w:b/>
        </w:rPr>
        <w:t>Discussion</w:t>
      </w:r>
    </w:p>
    <w:p w14:paraId="14836D09" w14:textId="51C64DCB" w:rsidR="008A155E" w:rsidRDefault="00132FC1" w:rsidP="00AD04D2">
      <w:pPr>
        <w:spacing w:line="480" w:lineRule="auto"/>
      </w:pPr>
      <w:r>
        <w:t>Our model shows</w:t>
      </w:r>
      <w:r w:rsidRPr="00D77671">
        <w:t xml:space="preserve"> that negative frequency-dependent selection by predators leads to a greater divergence of morph frequencies between populations in sympatry</w:t>
      </w:r>
      <w:r w:rsidR="00EA57C5">
        <w:t xml:space="preserve"> (shared predators)</w:t>
      </w:r>
      <w:r w:rsidRPr="00D77671">
        <w:t xml:space="preserve"> than in allopatry.  Thus, in sympatry, a morph that is common in one species tends to be rare in the other</w:t>
      </w:r>
      <w:r w:rsidR="00A931D3" w:rsidRPr="00091A02">
        <w:t>,</w:t>
      </w:r>
      <w:r w:rsidR="00203E31" w:rsidRPr="00091A02">
        <w:t xml:space="preserve"> </w:t>
      </w:r>
      <w:r w:rsidR="009E516C" w:rsidRPr="00091A02">
        <w:t xml:space="preserve">implying </w:t>
      </w:r>
      <w:r w:rsidR="00A931D3" w:rsidRPr="00091A02">
        <w:t xml:space="preserve">that a morph that occurs and spreads in one species precludes the establishment of the same morph in the other species, should it arise </w:t>
      </w:r>
      <w:r w:rsidR="00A931D3" w:rsidRPr="0020299B">
        <w:rPr>
          <w:i/>
        </w:rPr>
        <w:t>via</w:t>
      </w:r>
      <w:r w:rsidR="00A931D3" w:rsidRPr="00091A02">
        <w:t xml:space="preserve"> </w:t>
      </w:r>
      <w:r w:rsidR="00EA57C5">
        <w:t>mutation</w:t>
      </w:r>
      <w:r w:rsidR="0020299B">
        <w:t xml:space="preserve"> or migration</w:t>
      </w:r>
      <w:r w:rsidR="00EA57C5">
        <w:t xml:space="preserve">. </w:t>
      </w:r>
      <w:r w:rsidR="00A931D3" w:rsidRPr="00091A02">
        <w:t>In allopatry, on the other hand, the total number of morphs is lower than the sum across the separate species, showing that the species share some morphs that have, by chance, arisen independently within them.</w:t>
      </w:r>
    </w:p>
    <w:p w14:paraId="569E41F2" w14:textId="3CF61B4F" w:rsidR="0057256F" w:rsidRDefault="009E516C" w:rsidP="00995367">
      <w:pPr>
        <w:spacing w:line="480" w:lineRule="auto"/>
        <w:ind w:firstLine="720"/>
      </w:pPr>
      <w:r>
        <w:lastRenderedPageBreak/>
        <w:t>This is supported by our measure of morph</w:t>
      </w:r>
      <w:r w:rsidR="0020299B">
        <w:t>-</w:t>
      </w:r>
      <w:r>
        <w:t>frequency overlap</w:t>
      </w:r>
      <w:r w:rsidR="0020299B">
        <w:t xml:space="preserve"> (</w:t>
      </w:r>
      <w:r w:rsidR="0020299B" w:rsidRPr="00A10BC9">
        <w:rPr>
          <w:i/>
        </w:rPr>
        <w:t>O</w:t>
      </w:r>
      <w:r w:rsidR="0020299B" w:rsidRPr="00A10BC9">
        <w:rPr>
          <w:i/>
          <w:vertAlign w:val="subscript"/>
        </w:rPr>
        <w:t>AB</w:t>
      </w:r>
      <w:r w:rsidR="0020299B">
        <w:t>)</w:t>
      </w:r>
      <w:r>
        <w:t xml:space="preserve">, where in sympatry </w:t>
      </w:r>
      <w:r w:rsidR="00DA4A0A">
        <w:t>there is close to no overlap</w:t>
      </w:r>
      <w:r>
        <w:t>. In contrast, in allopatry there are no constraints on the morph or its frequency that can arise because there are no interactions between species</w:t>
      </w:r>
      <w:r w:rsidR="00A931D3">
        <w:t xml:space="preserve">, and the </w:t>
      </w:r>
      <w:r w:rsidR="008A155E">
        <w:t xml:space="preserve">overlap </w:t>
      </w:r>
      <w:r w:rsidR="00A931D3">
        <w:t>value is significantly higher</w:t>
      </w:r>
      <w:r>
        <w:t xml:space="preserve">. </w:t>
      </w:r>
      <w:r w:rsidR="009B5C25">
        <w:t>Thus,</w:t>
      </w:r>
      <w:r>
        <w:t xml:space="preserve"> the indirect evolutionary influence of one prey species on the oth</w:t>
      </w:r>
      <w:r w:rsidR="00A931D3">
        <w:t>er</w:t>
      </w:r>
      <w:r>
        <w:t xml:space="preserve"> </w:t>
      </w:r>
      <w:r w:rsidRPr="00A10BC9">
        <w:rPr>
          <w:i/>
        </w:rPr>
        <w:t>via</w:t>
      </w:r>
      <w:r>
        <w:t xml:space="preserve"> shared </w:t>
      </w:r>
      <w:r w:rsidR="00A931D3">
        <w:t>predators</w:t>
      </w:r>
      <w:r>
        <w:t xml:space="preserve"> </w:t>
      </w:r>
      <w:r w:rsidR="00091EC7">
        <w:t>results in morphs that are</w:t>
      </w:r>
      <w:r w:rsidRPr="0098048D">
        <w:t xml:space="preserve"> common in one species </w:t>
      </w:r>
      <w:r w:rsidR="0057256F">
        <w:t>be</w:t>
      </w:r>
      <w:r w:rsidR="0020299B">
        <w:t>ing</w:t>
      </w:r>
      <w:r w:rsidR="0057256F">
        <w:t xml:space="preserve"> rare in the other.</w:t>
      </w:r>
    </w:p>
    <w:p w14:paraId="72C821A7" w14:textId="194300E1" w:rsidR="00F44D6D" w:rsidRDefault="0057256F" w:rsidP="00995367">
      <w:pPr>
        <w:spacing w:line="480" w:lineRule="auto"/>
        <w:ind w:firstLine="720"/>
      </w:pPr>
      <w:r>
        <w:t xml:space="preserve">Our </w:t>
      </w:r>
      <w:r w:rsidR="00445ADB">
        <w:t>model</w:t>
      </w:r>
      <w:r>
        <w:t xml:space="preserve"> offer</w:t>
      </w:r>
      <w:r w:rsidR="00445ADB">
        <w:t>s</w:t>
      </w:r>
      <w:r>
        <w:t xml:space="preserve"> a</w:t>
      </w:r>
      <w:r w:rsidR="00D611F6" w:rsidRPr="0098048D">
        <w:t xml:space="preserve"> </w:t>
      </w:r>
      <w:r w:rsidR="00361B40" w:rsidRPr="0098048D">
        <w:t xml:space="preserve">theoretical </w:t>
      </w:r>
      <w:r w:rsidR="00D611F6" w:rsidRPr="0098048D">
        <w:t>underpinning</w:t>
      </w:r>
      <w:r w:rsidR="00361B40">
        <w:t xml:space="preserve"> to </w:t>
      </w:r>
      <w:r w:rsidR="008A6877">
        <w:t xml:space="preserve">Clarke’s </w:t>
      </w:r>
      <w:r w:rsidR="009E516C">
        <w:t xml:space="preserve">(1962) </w:t>
      </w:r>
      <w:r w:rsidR="0000759E">
        <w:t xml:space="preserve">verbal </w:t>
      </w:r>
      <w:r w:rsidR="008A155E">
        <w:t>prediction</w:t>
      </w:r>
      <w:r w:rsidR="0000759E">
        <w:t xml:space="preserve"> </w:t>
      </w:r>
      <w:r w:rsidR="00AD04D2">
        <w:t xml:space="preserve">that there will be </w:t>
      </w:r>
      <w:r w:rsidR="005C5F23">
        <w:t xml:space="preserve">strong </w:t>
      </w:r>
      <w:r w:rsidR="00AD04D2">
        <w:t xml:space="preserve">interactions between </w:t>
      </w:r>
      <w:r w:rsidR="00B004DD">
        <w:t>sympatric</w:t>
      </w:r>
      <w:r w:rsidR="00AD04D2">
        <w:t xml:space="preserve"> populations of similar species that have shared visible polymorphisms and which are exploited by common predato</w:t>
      </w:r>
      <w:r w:rsidR="009E516C">
        <w:t>rs</w:t>
      </w:r>
      <w:r w:rsidR="00351B72">
        <w:t>.</w:t>
      </w:r>
      <w:r w:rsidR="00AD04D2">
        <w:t xml:space="preserve">  </w:t>
      </w:r>
      <w:r w:rsidR="008A155E">
        <w:t>D</w:t>
      </w:r>
      <w:r w:rsidR="00A931D3" w:rsidRPr="001809AE">
        <w:t>uring the evolution of this system there will, necessarily, be</w:t>
      </w:r>
      <w:r w:rsidR="00A931D3">
        <w:t xml:space="preserve"> </w:t>
      </w:r>
      <w:r w:rsidR="00A931D3" w:rsidRPr="001809AE">
        <w:t xml:space="preserve">a negative </w:t>
      </w:r>
      <w:r w:rsidR="00A931D3">
        <w:t>association</w:t>
      </w:r>
      <w:r w:rsidR="00A931D3" w:rsidRPr="001809AE">
        <w:t xml:space="preserve"> between morph frequencies in the two sympatric species, as Clarke supposed</w:t>
      </w:r>
      <w:r w:rsidR="00A931D3">
        <w:t xml:space="preserve"> </w:t>
      </w:r>
      <w:r w:rsidR="00A931D3">
        <w:fldChar w:fldCharType="begin"/>
      </w:r>
      <w:r w:rsidR="00A931D3">
        <w:instrText xml:space="preserve"> ADDIN EN.CITE &lt;EndNote&gt;&lt;Cite&gt;&lt;Author&gt;Clarke&lt;/Author&gt;&lt;Year&gt;1962&lt;/Year&gt;&lt;RecNum&gt;62&lt;/RecNum&gt;&lt;DisplayText&gt;(Clarke, 1962)&lt;/DisplayText&gt;&lt;record&gt;&lt;rec-number&gt;62&lt;/rec-number&gt;&lt;foreign-keys&gt;&lt;key app="EN" db-id="zwsz05vssxwvthepa54vdat3fxddp09aarps" timestamp="1470930297"&gt;62&lt;/key&gt;&lt;/foreign-keys&gt;&lt;ref-type name="Book Section"&gt;5&lt;/ref-type&gt;&lt;contributors&gt;&lt;authors&gt;&lt;author&gt;Clarke, B.&lt;/author&gt;&lt;/authors&gt;&lt;secondary-authors&gt;&lt;author&gt;Nichols, D.&lt;/author&gt;&lt;/secondary-authors&gt;&lt;/contributors&gt;&lt;titles&gt;&lt;title&gt;Balanced polymorphism and the diversity of sympatric species&lt;/title&gt;&lt;secondary-title&gt;Taxonomy and Geography&lt;/secondary-title&gt;&lt;/titles&gt;&lt;pages&gt;47-70&lt;/pages&gt;&lt;dates&gt;&lt;year&gt;1962&lt;/year&gt;&lt;/dates&gt;&lt;publisher&gt;Oxford: Systematics Association&lt;/publisher&gt;&lt;urls&gt;&lt;/urls&gt;&lt;/record&gt;&lt;/Cite&gt;&lt;/EndNote&gt;</w:instrText>
      </w:r>
      <w:r w:rsidR="00A931D3">
        <w:fldChar w:fldCharType="separate"/>
      </w:r>
      <w:r w:rsidR="00A931D3">
        <w:rPr>
          <w:noProof/>
        </w:rPr>
        <w:t>(Clarke, 1962)</w:t>
      </w:r>
      <w:r w:rsidR="00A931D3">
        <w:fldChar w:fldCharType="end"/>
      </w:r>
      <w:r w:rsidR="008D76B8">
        <w:t xml:space="preserve">. </w:t>
      </w:r>
    </w:p>
    <w:p w14:paraId="7D03E3B1" w14:textId="2420CD9E" w:rsidR="008D76B8" w:rsidRPr="00F44D6D" w:rsidRDefault="008D76B8" w:rsidP="000C659B">
      <w:pPr>
        <w:spacing w:line="480" w:lineRule="auto"/>
        <w:ind w:firstLine="720"/>
      </w:pPr>
      <w:r>
        <w:t xml:space="preserve">In previous simulations involving these two negative-frequency-dependent processes, we have shown that dietary wariness, despite being implemented in a minimal way (single-experience neophobia), is a much more powerful evolutionary force maintaining variation than apostatic selection, and that dietary wariness totally swamps any influence of apostatic selection when they act together </w:t>
      </w:r>
      <w:r>
        <w:fldChar w:fldCharType="begin">
          <w:fldData xml:space="preserve">PEVuZE5vdGU+PENpdGU+PEF1dGhvcj5GcmFua3M8L0F1dGhvcj48WWVhcj4yMDA5PC9ZZWFyPjxS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jk1LTMwMDwv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</w:fldData>
        </w:fldChar>
      </w:r>
      <w:r>
        <w:instrText xml:space="preserve"> ADDIN EN.CITE </w:instrText>
      </w:r>
      <w:r>
        <w:fldChar w:fldCharType="begin">
          <w:fldData xml:space="preserve">PEVuZE5vdGU+PENpdGU+PEF1dGhvcj5GcmFua3M8L0F1dGhvcj48WWVhcj4yMDA5PC9ZZWFyPjxS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jk1LTMwMDwv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</w:fldData>
        </w:fldChar>
      </w:r>
      <w:r>
        <w:instrText xml:space="preserve"> ADDIN EN.CITE.DATA </w:instrText>
      </w:r>
      <w:r>
        <w:fldChar w:fldCharType="end"/>
      </w:r>
      <w:r>
        <w:fldChar w:fldCharType="separate"/>
      </w:r>
      <w:r>
        <w:rPr>
          <w:noProof/>
        </w:rPr>
        <w:t>(Franks &amp; Oxford, 2009; Franks &amp; Oxford, 2011)</w:t>
      </w:r>
      <w:r>
        <w:fldChar w:fldCharType="end"/>
      </w:r>
      <w:r>
        <w:t xml:space="preserve">. In the simulations presented here, therefore, we have not shown the combined effect of apostatic selection and dietary wariness although these models have been run and confirm that dietary wariness alone produces the same results as a combination of the two mechanisms (Figure A4, appendix). </w:t>
      </w:r>
    </w:p>
    <w:p w14:paraId="03E34CEB" w14:textId="378FDB0F" w:rsidR="001B620C" w:rsidRDefault="00AD04D2" w:rsidP="00C42DE6">
      <w:pPr>
        <w:spacing w:line="480" w:lineRule="auto"/>
      </w:pPr>
      <w:r>
        <w:tab/>
      </w:r>
      <w:r w:rsidRPr="009A174C">
        <w:t>We also model</w:t>
      </w:r>
      <w:r w:rsidR="00D611F6" w:rsidRPr="009A174C">
        <w:t>led</w:t>
      </w:r>
      <w:r w:rsidRPr="009A174C">
        <w:t xml:space="preserve"> the </w:t>
      </w:r>
      <w:r w:rsidRPr="009A174C">
        <w:rPr>
          <w:i/>
        </w:rPr>
        <w:t>Cepaea</w:t>
      </w:r>
      <w:r w:rsidRPr="009A174C">
        <w:t xml:space="preserve"> snail </w:t>
      </w:r>
      <w:r w:rsidR="00D611F6" w:rsidRPr="009A174C">
        <w:t>scenario that</w:t>
      </w:r>
      <w:r w:rsidRPr="009A174C">
        <w:t xml:space="preserve"> stimulated Clarke’s original speculations</w:t>
      </w:r>
      <w:r w:rsidR="00B94A8A" w:rsidRPr="009A174C">
        <w:t>.</w:t>
      </w:r>
      <w:r w:rsidRPr="009A174C">
        <w:t xml:space="preserve"> </w:t>
      </w:r>
      <w:r w:rsidR="000263F3" w:rsidRPr="009A174C">
        <w:t xml:space="preserve">Under these conditions, the </w:t>
      </w:r>
      <w:r w:rsidR="00920568" w:rsidRPr="009A174C">
        <w:t>total numbers of morphs establishing within</w:t>
      </w:r>
      <w:r w:rsidR="00B74AC6">
        <w:t xml:space="preserve"> </w:t>
      </w:r>
      <w:r w:rsidR="0011793E">
        <w:t xml:space="preserve">a </w:t>
      </w:r>
      <w:r w:rsidR="00B74AC6">
        <w:t xml:space="preserve">species </w:t>
      </w:r>
      <w:r w:rsidR="0011793E">
        <w:t>is</w:t>
      </w:r>
      <w:r w:rsidR="00B74AC6">
        <w:t xml:space="preserve"> </w:t>
      </w:r>
      <w:r w:rsidR="00920568" w:rsidRPr="009A174C">
        <w:t>significantly different between</w:t>
      </w:r>
      <w:r w:rsidR="00DE2EA0" w:rsidRPr="009A174C">
        <w:t xml:space="preserve"> allopatric and sympatric populations</w:t>
      </w:r>
      <w:r w:rsidR="00B74AC6">
        <w:t xml:space="preserve"> but</w:t>
      </w:r>
      <w:r w:rsidR="00E369EF">
        <w:t>,</w:t>
      </w:r>
      <w:r w:rsidR="00646A38">
        <w:t xml:space="preserve"> because </w:t>
      </w:r>
      <w:r w:rsidR="00961E03">
        <w:t>of the</w:t>
      </w:r>
      <w:r w:rsidR="00B74AC6">
        <w:t xml:space="preserve"> constraint on the number of morphs, each species still shares around </w:t>
      </w:r>
      <w:r w:rsidR="00646A38">
        <w:t>five</w:t>
      </w:r>
      <w:r w:rsidR="00BD09A4">
        <w:t xml:space="preserve"> out of the </w:t>
      </w:r>
      <w:r w:rsidR="00646A38">
        <w:t>six</w:t>
      </w:r>
      <w:r w:rsidR="00B74AC6">
        <w:t xml:space="preserve"> morph</w:t>
      </w:r>
      <w:r w:rsidR="0012339B">
        <w:t xml:space="preserve">s in sympatry (compared to sharing all </w:t>
      </w:r>
      <w:r w:rsidR="00646A38">
        <w:t>six</w:t>
      </w:r>
      <w:r w:rsidR="0012339B">
        <w:t xml:space="preserve"> in allopatry).</w:t>
      </w:r>
      <w:r w:rsidR="00920568" w:rsidRPr="005928D3">
        <w:t xml:space="preserve"> </w:t>
      </w:r>
      <w:r w:rsidR="00845494">
        <w:t xml:space="preserve">We recognise that this </w:t>
      </w:r>
      <w:r w:rsidR="00B471FF" w:rsidRPr="005928D3">
        <w:lastRenderedPageBreak/>
        <w:t xml:space="preserve">snail/thrush </w:t>
      </w:r>
      <w:r w:rsidRPr="005928D3">
        <w:t>model</w:t>
      </w:r>
      <w:r w:rsidR="00781C67" w:rsidRPr="005928D3">
        <w:t xml:space="preserve"> is</w:t>
      </w:r>
      <w:r w:rsidRPr="005928D3">
        <w:t xml:space="preserve"> simplistic in that </w:t>
      </w:r>
      <w:r w:rsidR="00781C67" w:rsidRPr="005928D3">
        <w:t xml:space="preserve">it </w:t>
      </w:r>
      <w:r w:rsidR="009B714F">
        <w:t>focuses on predation effects</w:t>
      </w:r>
      <w:r w:rsidR="00646A38">
        <w:t xml:space="preserve"> alone</w:t>
      </w:r>
      <w:r w:rsidR="009B714F">
        <w:t xml:space="preserve"> and </w:t>
      </w:r>
      <w:r w:rsidRPr="005928D3">
        <w:t>do</w:t>
      </w:r>
      <w:r w:rsidR="00781C67" w:rsidRPr="005928D3">
        <w:t>es</w:t>
      </w:r>
      <w:r w:rsidRPr="005928D3">
        <w:t xml:space="preserve"> not incorporate differences in the size, behaviour</w:t>
      </w:r>
      <w:r w:rsidR="00781C67" w:rsidRPr="005928D3">
        <w:t xml:space="preserve">, </w:t>
      </w:r>
      <w:r w:rsidRPr="005928D3">
        <w:t xml:space="preserve">physiology </w:t>
      </w:r>
      <w:r w:rsidR="00781C67" w:rsidRPr="005928D3">
        <w:t>or genetic interactions</w:t>
      </w:r>
      <w:r w:rsidR="004A7BFF">
        <w:t xml:space="preserve"> within species</w:t>
      </w:r>
      <w:r w:rsidR="00A515C5">
        <w:t xml:space="preserve"> </w:t>
      </w:r>
      <w:r w:rsidR="00A515C5" w:rsidRPr="008A6877">
        <w:t>(e.g.</w:t>
      </w:r>
      <w:r w:rsidR="00750BC3">
        <w:t xml:space="preserve"> </w:t>
      </w:r>
      <w:r w:rsidR="007D7E38">
        <w:fldChar w:fldCharType="begin"/>
      </w:r>
      <w:r w:rsidR="008B5589">
        <w:instrText xml:space="preserve"> ADDIN EN.CITE &lt;EndNote&gt;&lt;Cite&gt;&lt;Author&gt;Bantock&lt;/Author&gt;&lt;Year&gt;1975&lt;/Year&gt;&lt;RecNum&gt;66&lt;/RecNum&gt;&lt;DisplayText&gt;(Bantock, Bayley &amp;amp; Harvey, 1975; Jones, Leith &amp;amp; Rawlings, 1977)&lt;/DisplayText&gt;&lt;record&gt;&lt;rec-number&gt;66&lt;/rec-number&gt;&lt;foreign-keys&gt;&lt;key app="EN" db-id="zwsz05vssxwvthepa54vdat3fxddp09aarps" timestamp="1470930545"&gt;66&lt;/key&gt;&lt;/foreign-keys&gt;&lt;ref-type name="Journal Article"&gt;17&lt;/ref-type&gt;&lt;contributors&gt;&lt;authors&gt;&lt;author&gt;Bantock, C. R.&lt;/author&gt;&lt;author&gt;Bayley, J. A.&lt;/author&gt;&lt;author&gt;Harvey, P. H.&lt;/author&gt;&lt;/authors&gt;&lt;/contributors&gt;&lt;titles&gt;&lt;title&gt;Simultaneous selective predation on two features of a mixed sibling species population&lt;/title&gt;&lt;secondary-title&gt;Evolution&lt;/secondary-title&gt;&lt;/titles&gt;&lt;periodical&gt;&lt;full-title&gt;Evolution&lt;/full-title&gt;&lt;abbr-1&gt;Evolution&lt;/abbr-1&gt;&lt;/periodical&gt;&lt;pages&gt;636-649&lt;/pages&gt;&lt;volume&gt;29&lt;/volume&gt;&lt;dates&gt;&lt;year&gt;1975&lt;/year&gt;&lt;/dates&gt;&lt;urls&gt;&lt;/urls&gt;&lt;/record&gt;&lt;/Cite&gt;&lt;Cite&gt;&lt;Author&gt;Jones&lt;/Author&gt;&lt;Year&gt;1977&lt;/Year&gt;&lt;RecNum&gt;67&lt;/RecNum&gt;&lt;record&gt;&lt;rec-number&gt;67&lt;/rec-number&gt;&lt;foreign-keys&gt;&lt;key app="EN" db-id="zwsz05vssxwvthepa54vdat3fxddp09aarps" timestamp="1470930600"&gt;67&lt;/key&gt;&lt;/foreign-keys&gt;&lt;ref-type name="Journal Article"&gt;17&lt;/ref-type&gt;&lt;contributors&gt;&lt;authors&gt;&lt;author&gt;Jones, J. S.&lt;/author&gt;&lt;author&gt;Leith, B. H.&lt;/author&gt;&lt;author&gt;Rawlings, P.&lt;/author&gt;&lt;/authors&gt;&lt;/contributors&gt;&lt;titles&gt;&lt;title&gt;&lt;style face="normal" font="default" size="100%"&gt;Polymorphism in &lt;/style&gt;&lt;style face="italic" font="default" size="100%"&gt;Cepaea&lt;/style&gt;&lt;style face="normal" font="default" size="100%"&gt;: a problem with too many solutions?&lt;/style&gt;&lt;/title&gt;&lt;secondary-title&gt;Annual Review of Ecology and Systematics&lt;/secondary-title&gt;&lt;/titles&gt;&lt;periodical&gt;&lt;full-title&gt;Annual Review of Ecology and Systematics&lt;/full-title&gt;&lt;/periodical&gt;&lt;pages&gt;109-143&lt;/pages&gt;&lt;volume&gt;8&lt;/volume&gt;&lt;dates&gt;&lt;year&gt;1977&lt;/year&gt;&lt;/dates&gt;&lt;urls&gt;&lt;/urls&gt;&lt;electronic-resource-num&gt;10.2307/2096723&lt;/electronic-resource-num&gt;&lt;/record&gt;&lt;/Cite&gt;&lt;/EndNote&gt;</w:instrText>
      </w:r>
      <w:r w:rsidR="007D7E38">
        <w:fldChar w:fldCharType="separate"/>
      </w:r>
      <w:r w:rsidR="008B5589">
        <w:rPr>
          <w:noProof/>
        </w:rPr>
        <w:t>(Bantock, Bayley &amp; Harvey, 1975; Jones, Leith &amp; Rawlings, 1977)</w:t>
      </w:r>
      <w:r w:rsidR="007D7E38">
        <w:fldChar w:fldCharType="end"/>
      </w:r>
      <w:r w:rsidR="00781C67" w:rsidRPr="005928D3">
        <w:t>, differential visibility of morphs</w:t>
      </w:r>
      <w:r w:rsidR="009B714F">
        <w:t xml:space="preserve"> </w:t>
      </w:r>
      <w:r w:rsidR="007D7E38">
        <w:fldChar w:fldCharType="begin">
          <w:fldData xml:space="preserve">PEVuZE5vdGU+PENpdGU+PEF1dGhvcj5TdXJtYWNraTwvQXV0aG9yPjxZZWFyPjIwMTM8L1llYXI+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</w:fldData>
        </w:fldChar>
      </w:r>
      <w:r w:rsidR="00C2688A">
        <w:instrText xml:space="preserve"> ADDIN EN.CITE </w:instrText>
      </w:r>
      <w:r w:rsidR="00C2688A">
        <w:fldChar w:fldCharType="begin">
          <w:fldData xml:space="preserve">PEVuZE5vdGU+PENpdGU+PEF1dGhvcj5TdXJtYWNraTwvQXV0aG9yPjxZZWFyPjIwMTM8L1llYXI+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</w:fldData>
        </w:fldChar>
      </w:r>
      <w:r w:rsidR="00C2688A">
        <w:instrText xml:space="preserve"> ADDIN EN.CITE.DATA </w:instrText>
      </w:r>
      <w:r w:rsidR="00C2688A">
        <w:fldChar w:fldCharType="end"/>
      </w:r>
      <w:r w:rsidR="007D7E38">
        <w:fldChar w:fldCharType="separate"/>
      </w:r>
      <w:r w:rsidR="00C2688A">
        <w:rPr>
          <w:noProof/>
        </w:rPr>
        <w:t>(Surmacki, Ozarowska-Nowicka &amp; Rosin, 2013)</w:t>
      </w:r>
      <w:r w:rsidR="007D7E38">
        <w:fldChar w:fldCharType="end"/>
      </w:r>
      <w:r w:rsidR="00961E03">
        <w:t xml:space="preserve">, selection unrelated to their </w:t>
      </w:r>
      <w:r w:rsidR="004C2F0C">
        <w:t>visible</w:t>
      </w:r>
      <w:r w:rsidR="00961E03">
        <w:t xml:space="preserve"> properties (Clarke 1962),</w:t>
      </w:r>
      <w:r w:rsidR="001B620C" w:rsidRPr="005928D3">
        <w:t xml:space="preserve"> or overlapping generations</w:t>
      </w:r>
      <w:r w:rsidR="00781C67" w:rsidRPr="005928D3">
        <w:t xml:space="preserve">. </w:t>
      </w:r>
      <w:r w:rsidRPr="005928D3">
        <w:t xml:space="preserve"> </w:t>
      </w:r>
      <w:r w:rsidR="003A5DF2" w:rsidRPr="00F413D7">
        <w:t>Given the complicating variables outlined above</w:t>
      </w:r>
      <w:r w:rsidR="00646A38">
        <w:t xml:space="preserve"> </w:t>
      </w:r>
      <w:r w:rsidR="003A5DF2" w:rsidRPr="00F413D7">
        <w:t xml:space="preserve">identifying the outcome of negative frequency-dependent selection on sympatric populations of </w:t>
      </w:r>
      <w:r w:rsidR="003A5DF2" w:rsidRPr="00F413D7">
        <w:rPr>
          <w:i/>
        </w:rPr>
        <w:t>Cepaea</w:t>
      </w:r>
      <w:r w:rsidR="003A5DF2" w:rsidRPr="00F413D7">
        <w:t xml:space="preserve"> species </w:t>
      </w:r>
      <w:r w:rsidR="009B714F" w:rsidRPr="00F413D7">
        <w:t>is</w:t>
      </w:r>
      <w:r w:rsidR="004A7BFF" w:rsidRPr="00F413D7">
        <w:t xml:space="preserve"> likely to be</w:t>
      </w:r>
      <w:r w:rsidR="009B714F" w:rsidRPr="00F413D7">
        <w:t xml:space="preserve"> difficult</w:t>
      </w:r>
      <w:r w:rsidR="003A5DF2" w:rsidRPr="00F413D7">
        <w:t>.</w:t>
      </w:r>
      <w:r w:rsidR="000263F3" w:rsidRPr="00F413D7">
        <w:t xml:space="preserve">  </w:t>
      </w:r>
      <w:r w:rsidR="00646A38">
        <w:t>We show in our model that the maximisation of morph-frequency differences in sympatry takes more than 1000 snail generations, which reduce</w:t>
      </w:r>
      <w:r w:rsidR="009B32A7">
        <w:t>s</w:t>
      </w:r>
      <w:r w:rsidR="00646A38">
        <w:t xml:space="preserve"> even further the likelihood of detecting differences between allopatric and sympatric populations given</w:t>
      </w:r>
      <w:r w:rsidR="009B32A7">
        <w:t xml:space="preserve"> the </w:t>
      </w:r>
      <w:r w:rsidR="00646A38" w:rsidRPr="00646A38">
        <w:t xml:space="preserve">likely </w:t>
      </w:r>
      <w:r w:rsidR="009B32A7">
        <w:t>in</w:t>
      </w:r>
      <w:r w:rsidR="00646A38" w:rsidRPr="00646A38">
        <w:t>stability of h</w:t>
      </w:r>
      <w:r w:rsidR="00646A38">
        <w:t xml:space="preserve">abitats and predators over such a </w:t>
      </w:r>
      <w:r w:rsidR="009B32A7">
        <w:t>period</w:t>
      </w:r>
      <w:r w:rsidR="00646A38">
        <w:t xml:space="preserve">. </w:t>
      </w:r>
      <w:r w:rsidR="00646A38" w:rsidRPr="00646A38">
        <w:t xml:space="preserve"> </w:t>
      </w:r>
      <w:r w:rsidR="00716A23" w:rsidRPr="00F413D7">
        <w:t xml:space="preserve">Although </w:t>
      </w:r>
      <w:r w:rsidR="00716A23" w:rsidRPr="00F413D7">
        <w:rPr>
          <w:i/>
        </w:rPr>
        <w:t>Cepaea</w:t>
      </w:r>
      <w:r w:rsidR="00716A23" w:rsidRPr="00F413D7">
        <w:t xml:space="preserve"> presents a challenging system in which to look for divergence in sympatric populations, other species pairs with shared morphs e.g. the strictly annual spiders </w:t>
      </w:r>
      <w:r w:rsidR="00716A23" w:rsidRPr="00F413D7">
        <w:rPr>
          <w:i/>
        </w:rPr>
        <w:t>Enoplognatha ovata</w:t>
      </w:r>
      <w:r w:rsidR="00716A23" w:rsidRPr="00F413D7">
        <w:t xml:space="preserve"> and </w:t>
      </w:r>
      <w:r w:rsidR="00716A23" w:rsidRPr="00F413D7">
        <w:rPr>
          <w:i/>
        </w:rPr>
        <w:t>E. latimana</w:t>
      </w:r>
      <w:r w:rsidR="00292DA7">
        <w:t xml:space="preserve"> </w:t>
      </w:r>
      <w:r w:rsidR="00137B44">
        <w:fldChar w:fldCharType="begin"/>
      </w:r>
      <w:r w:rsidR="00C2688A">
        <w:instrText xml:space="preserve"> ADDIN EN.CITE &lt;EndNote&gt;&lt;Cite&gt;&lt;Author&gt;Oxford&lt;/Author&gt;&lt;Year&gt;1991&lt;/Year&gt;&lt;RecNum&gt;69&lt;/RecNum&gt;&lt;DisplayText&gt;(Oxford, 1991; Oxford &amp;amp; Reillo, 1993)&lt;/DisplayText&gt;&lt;record&gt;&lt;rec-number&gt;69&lt;/rec-number&gt;&lt;foreign-keys&gt;&lt;key app="EN" db-id="zwsz05vssxwvthepa54vdat3fxddp09aarps" timestamp="1470930692"&gt;69&lt;/key&gt;&lt;/foreign-keys&gt;&lt;ref-type name="Journal Article"&gt;17&lt;/ref-type&gt;&lt;contributors&gt;&lt;authors&gt;&lt;author&gt;Oxford, G. S.&lt;/author&gt;&lt;/authors&gt;&lt;/contributors&gt;&lt;titles&gt;&lt;title&gt;&lt;style face="normal" font="default" size="100%"&gt;Visible morph-frequency variation in allopatric and sympatric populations of two species of Enoplognatha (&lt;/style&gt;&lt;style face="italic" font="default" size="100%"&gt;Araneae: Theridiidae&lt;/style&gt;&lt;style face="normal" font="default" size="100%"&gt;)&lt;/style&gt;&lt;/title&gt;&lt;secondary-title&gt;Heredity&lt;/secondary-title&gt;&lt;/titles&gt;&lt;periodical&gt;&lt;full-title&gt;Heredity&lt;/full-title&gt;&lt;abbr-1&gt;Heredity&lt;/abbr-1&gt;&lt;/periodical&gt;&lt;pages&gt;317-324&lt;/pages&gt;&lt;volume&gt;67&lt;/volume&gt;&lt;dates&gt;&lt;year&gt;1991&lt;/year&gt;&lt;/dates&gt;&lt;urls&gt;&lt;/urls&gt;&lt;/record&gt;&lt;/Cite&gt;&lt;Cite&gt;&lt;Author&gt;Oxford&lt;/Author&gt;&lt;Year&gt;1993&lt;/Year&gt;&lt;RecNum&gt;70&lt;/RecNum&gt;&lt;record&gt;&lt;rec-number&gt;70&lt;/rec-number&gt;&lt;foreign-keys&gt;&lt;key app="EN" db-id="zwsz05vssxwvthepa54vdat3fxddp09aarps" timestamp="1470930748"&gt;70&lt;/key&gt;&lt;/foreign-keys&gt;&lt;ref-type name="Journal Article"&gt;17&lt;/ref-type&gt;&lt;contributors&gt;&lt;authors&gt;&lt;author&gt;Oxford, G. S.&lt;/author&gt;&lt;author&gt;Reillo, P. R.&lt;/author&gt;&lt;/authors&gt;&lt;/contributors&gt;&lt;titles&gt;&lt;title&gt;&lt;style face="normal" font="default" size="100%"&gt;Trans-continental, visible morph-frequency variation at homologous loci in two species of spider, &lt;/style&gt;&lt;style face="italic" font="default" size="100%"&gt;Enoplognatha ovata &lt;/style&gt;&lt;style face="normal" font="default" size="100%"&gt;and &lt;/style&gt;&lt;style face="italic" font="default" size="100%"&gt;E. latimana&lt;/style&gt;&lt;/title&gt;&lt;secondary-title&gt;Biological Journal of the Linnean Society&lt;/secondary-title&gt;&lt;/titles&gt;&lt;periodical&gt;&lt;full-title&gt;Biological Journal of the Linnean Society&lt;/full-title&gt;&lt;abbr-1&gt;Biol J Linn Soc&lt;/abbr-1&gt;&lt;/periodical&gt;&lt;pages&gt;235-253&lt;/pages&gt;&lt;volume&gt;50&lt;/volume&gt;&lt;dates&gt;&lt;year&gt;1993&lt;/year&gt;&lt;/dates&gt;&lt;urls&gt;&lt;/urls&gt;&lt;/record&gt;&lt;/Cite&gt;&lt;/EndNote&gt;</w:instrText>
      </w:r>
      <w:r w:rsidR="00137B44">
        <w:fldChar w:fldCharType="separate"/>
      </w:r>
      <w:r w:rsidR="00C2688A">
        <w:rPr>
          <w:noProof/>
        </w:rPr>
        <w:t>(Oxford, 1991; Oxford &amp; Reillo, 1993)</w:t>
      </w:r>
      <w:r w:rsidR="00137B44">
        <w:fldChar w:fldCharType="end"/>
      </w:r>
      <w:r w:rsidR="00812FD6" w:rsidRPr="00F413D7">
        <w:t>,</w:t>
      </w:r>
      <w:r w:rsidR="00D507C7">
        <w:t xml:space="preserve"> might</w:t>
      </w:r>
      <w:r w:rsidR="00716A23" w:rsidRPr="00F413D7">
        <w:t xml:space="preserve"> be more tractable.</w:t>
      </w:r>
    </w:p>
    <w:p w14:paraId="0413F98D" w14:textId="71FBE8C2" w:rsidR="00AF26E6" w:rsidRDefault="009C335D" w:rsidP="00AF26E6">
      <w:pPr>
        <w:spacing w:line="480" w:lineRule="auto"/>
        <w:ind w:firstLine="720"/>
      </w:pPr>
      <w:r>
        <w:t>There is</w:t>
      </w:r>
      <w:r w:rsidR="00AF26E6" w:rsidRPr="00AF26E6">
        <w:t xml:space="preserve"> evidence for </w:t>
      </w:r>
      <w:r w:rsidR="009B32A7">
        <w:t>an</w:t>
      </w:r>
      <w:r w:rsidR="00AF26E6" w:rsidRPr="00AF26E6">
        <w:t xml:space="preserve"> adaptive role of polymorphism on individuals and</w:t>
      </w:r>
      <w:r w:rsidR="00110639">
        <w:t xml:space="preserve"> possibly </w:t>
      </w:r>
      <w:r w:rsidR="00AF26E6" w:rsidRPr="00AF26E6">
        <w:t xml:space="preserve">populations </w:t>
      </w:r>
      <w:r w:rsidR="00110639">
        <w:fldChar w:fldCharType="begin">
          <w:fldData xml:space="preserve">PEVuZE5vdGU+PENpdGU+PEF1dGhvcj5LYXJwZXN0YW08L0F1dGhvcj48WWVhcj4yMDE0PC9ZZWFy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</w:fldData>
        </w:fldChar>
      </w:r>
      <w:r w:rsidR="008D76B8">
        <w:instrText xml:space="preserve"> ADDIN EN.CITE </w:instrText>
      </w:r>
      <w:r w:rsidR="008D76B8">
        <w:fldChar w:fldCharType="begin">
          <w:fldData xml:space="preserve">PEVuZE5vdGU+PENpdGU+PEF1dGhvcj5LYXJwZXN0YW08L0F1dGhvcj48WWVhcj4yMDE0PC9ZZWFy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</w:fldData>
        </w:fldChar>
      </w:r>
      <w:r w:rsidR="008D76B8">
        <w:instrText xml:space="preserve"> ADDIN EN.CITE.DATA </w:instrText>
      </w:r>
      <w:r w:rsidR="008D76B8">
        <w:fldChar w:fldCharType="end"/>
      </w:r>
      <w:r w:rsidR="00110639">
        <w:fldChar w:fldCharType="separate"/>
      </w:r>
      <w:r w:rsidR="00F56662">
        <w:rPr>
          <w:noProof/>
        </w:rPr>
        <w:t>(Karpestam et al., 2014; Karpestam et al., 2016)</w:t>
      </w:r>
      <w:r w:rsidR="00110639">
        <w:fldChar w:fldCharType="end"/>
      </w:r>
      <w:r w:rsidR="00110639">
        <w:t xml:space="preserve"> </w:t>
      </w:r>
      <w:r w:rsidR="00AF26E6" w:rsidRPr="00AF26E6">
        <w:t>as a result of lower overall prey detection</w:t>
      </w:r>
      <w:r>
        <w:t xml:space="preserve"> </w:t>
      </w:r>
      <w:r w:rsidRPr="00B902BE">
        <w:fldChar w:fldCharType="begin">
          <w:fldData xml:space="preserve">PEVuZE5vdGU+PENpdGU+PEF1dGhvcj5EdWthczwvQXV0aG9yPjxZZWFyPjIwMDI8L1llYXI+PFJl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</w:fldData>
        </w:fldChar>
      </w:r>
      <w:r w:rsidR="00E446EA" w:rsidRPr="00B902BE">
        <w:instrText xml:space="preserve"> ADDIN EN.CITE </w:instrText>
      </w:r>
      <w:r w:rsidR="00E446EA" w:rsidRPr="00B902BE">
        <w:fldChar w:fldCharType="begin">
          <w:fldData xml:space="preserve">PEVuZE5vdGU+PENpdGU+PEF1dGhvcj5EdWthczwvQXV0aG9yPjxZZWFyPjIwMDI8L1llYXI+PFJl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</w:fldData>
        </w:fldChar>
      </w:r>
      <w:r w:rsidR="00E446EA" w:rsidRPr="00B902BE">
        <w:instrText xml:space="preserve"> ADDIN EN.CITE.DATA </w:instrText>
      </w:r>
      <w:r w:rsidR="00E446EA" w:rsidRPr="00B902BE">
        <w:fldChar w:fldCharType="end"/>
      </w:r>
      <w:r w:rsidRPr="00B902BE">
        <w:fldChar w:fldCharType="separate"/>
      </w:r>
      <w:r w:rsidR="00E446EA" w:rsidRPr="00B902BE">
        <w:rPr>
          <w:noProof/>
        </w:rPr>
        <w:t>(Dukas &amp; Kamil, 2001; Dukas, 2002)</w:t>
      </w:r>
      <w:r w:rsidRPr="00B902BE">
        <w:fldChar w:fldCharType="end"/>
      </w:r>
      <w:r w:rsidR="00AF26E6" w:rsidRPr="00B902BE">
        <w:t xml:space="preserve">. </w:t>
      </w:r>
      <w:r w:rsidR="00557301" w:rsidRPr="00B902BE">
        <w:t xml:space="preserve">Indeed, search images may have evolved in predators in order to enhance the </w:t>
      </w:r>
      <w:r w:rsidR="00AF26E6" w:rsidRPr="00B902BE">
        <w:t xml:space="preserve">detectability </w:t>
      </w:r>
      <w:r w:rsidR="00557301" w:rsidRPr="00B902BE">
        <w:t>of visibly polymorphic prey</w:t>
      </w:r>
      <w:r w:rsidR="00AF26E6" w:rsidRPr="00B902BE">
        <w:t xml:space="preserve">, rather than search images </w:t>
      </w:r>
      <w:r w:rsidR="00557301" w:rsidRPr="00B902BE">
        <w:t>promoting</w:t>
      </w:r>
      <w:r w:rsidR="00AF26E6" w:rsidRPr="00B902BE">
        <w:t xml:space="preserve"> visible polymorphisms in prey species</w:t>
      </w:r>
      <w:r w:rsidR="00B902BE" w:rsidRPr="00B902BE">
        <w:t xml:space="preserve"> </w:t>
      </w:r>
      <w:r w:rsidR="00B902BE" w:rsidRPr="00B902BE">
        <w:fldChar w:fldCharType="begin">
          <w:fldData xml:space="preserve">PEVuZE5vdGU+PENpdGU+PEF1dGhvcj5LYXJwZXN0YW08L0F1dGhvcj48WWVhcj4yMDE0PC9ZZWFy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</w:fldData>
        </w:fldChar>
      </w:r>
      <w:r w:rsidR="008D76B8">
        <w:instrText xml:space="preserve"> ADDIN EN.CITE </w:instrText>
      </w:r>
      <w:r w:rsidR="008D76B8">
        <w:fldChar w:fldCharType="begin">
          <w:fldData xml:space="preserve">PEVuZE5vdGU+PENpdGU+PEF1dGhvcj5LYXJwZXN0YW08L0F1dGhvcj48WWVhcj4yMDE0PC9ZZWFy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</w:fldData>
        </w:fldChar>
      </w:r>
      <w:r w:rsidR="008D76B8">
        <w:instrText xml:space="preserve"> ADDIN EN.CITE.DATA </w:instrText>
      </w:r>
      <w:r w:rsidR="008D76B8">
        <w:fldChar w:fldCharType="end"/>
      </w:r>
      <w:r w:rsidR="00B902BE" w:rsidRPr="00B902BE">
        <w:fldChar w:fldCharType="separate"/>
      </w:r>
      <w:r w:rsidR="00B902BE" w:rsidRPr="00B902BE">
        <w:rPr>
          <w:noProof/>
        </w:rPr>
        <w:t>(Karpestam et al., 2014; Karpestam et al., 2016)</w:t>
      </w:r>
      <w:r w:rsidR="00B902BE" w:rsidRPr="00B902BE">
        <w:fldChar w:fldCharType="end"/>
      </w:r>
      <w:r w:rsidR="00AF26E6" w:rsidRPr="00B902BE">
        <w:t>. Here we have demonstrated divergent</w:t>
      </w:r>
      <w:r w:rsidR="00AF26E6" w:rsidRPr="00AF26E6">
        <w:t xml:space="preserve"> selection in sympatric populations of two visibly polymorphic species as a result of shared predators imposing negative frequency-dependent selection </w:t>
      </w:r>
      <w:r w:rsidR="00AF26E6" w:rsidRPr="00AF26E6">
        <w:rPr>
          <w:i/>
        </w:rPr>
        <w:t>via</w:t>
      </w:r>
      <w:r w:rsidR="00AF26E6" w:rsidRPr="00AF26E6">
        <w:t xml:space="preserve"> search-image formation and/or neophobia. The patterns of shared alleles and allele-frequency overlap found when comparing sympatric and allopatric populations would not be expected in the absence of this type of selective force. </w:t>
      </w:r>
      <w:r w:rsidR="00AF26E6" w:rsidRPr="00AF26E6">
        <w:lastRenderedPageBreak/>
        <w:t xml:space="preserve">Thus discovering such patterns in the wild would provide a </w:t>
      </w:r>
      <w:r w:rsidR="00AF26E6" w:rsidRPr="00AF26E6">
        <w:rPr>
          <w:i/>
        </w:rPr>
        <w:t>prima facia</w:t>
      </w:r>
      <w:r w:rsidR="00AF26E6" w:rsidRPr="00AF26E6">
        <w:t xml:space="preserve"> case for our scenario.</w:t>
      </w:r>
    </w:p>
    <w:p w14:paraId="175DC427" w14:textId="224A9A5E" w:rsidR="009B714F" w:rsidRDefault="00AD04D2" w:rsidP="00AD04D2">
      <w:pPr>
        <w:spacing w:line="480" w:lineRule="auto"/>
      </w:pPr>
      <w:r w:rsidRPr="00F413D7">
        <w:tab/>
      </w:r>
      <w:r w:rsidR="009B32A7">
        <w:t>More generally, i</w:t>
      </w:r>
      <w:r>
        <w:t xml:space="preserve">f the predators are wide ranging they could have similar effects on localised allopatric populations of the species, thus eliminating the allopatric-sympatric </w:t>
      </w:r>
      <w:r w:rsidR="00BC4FB9">
        <w:t>distinction</w:t>
      </w:r>
      <w:r w:rsidR="000D7DFA">
        <w:t xml:space="preserve"> we make here</w:t>
      </w:r>
      <w:r>
        <w:t xml:space="preserve">.  The matter may be complicated further if predators have large overlapping ranges such that a particular prey population shares predators that prey on a different mix of populations (or species) elsewhere. </w:t>
      </w:r>
      <w:r w:rsidR="00FE52D8" w:rsidRPr="007403D9">
        <w:t xml:space="preserve">Variation in predator ranges over different prey populations is likely to have implications for a number of </w:t>
      </w:r>
      <w:r w:rsidR="00B27592" w:rsidRPr="007403D9">
        <w:t>anti-predator</w:t>
      </w:r>
      <w:r w:rsidR="00FE52D8" w:rsidRPr="007403D9">
        <w:t xml:space="preserve"> traits</w:t>
      </w:r>
      <w:r w:rsidR="0034325D" w:rsidRPr="007403D9">
        <w:t xml:space="preserve">, </w:t>
      </w:r>
      <w:r w:rsidR="0045598A" w:rsidRPr="007403D9">
        <w:t>such as</w:t>
      </w:r>
      <w:r w:rsidR="0034325D" w:rsidRPr="007403D9">
        <w:t xml:space="preserve"> va</w:t>
      </w:r>
      <w:r w:rsidR="00297127" w:rsidRPr="007403D9">
        <w:t>rious types of mimicy</w:t>
      </w:r>
      <w:r w:rsidR="0045598A" w:rsidRPr="007403D9">
        <w:t xml:space="preserve"> and warning signal</w:t>
      </w:r>
      <w:r w:rsidR="00297127" w:rsidRPr="007403D9">
        <w:t>. There is a parallel</w:t>
      </w:r>
      <w:r w:rsidR="0034325D" w:rsidRPr="007403D9">
        <w:t xml:space="preserve"> </w:t>
      </w:r>
      <w:r w:rsidR="00FE2A35" w:rsidRPr="007403D9">
        <w:t xml:space="preserve">situation </w:t>
      </w:r>
      <w:r w:rsidR="00297127" w:rsidRPr="007403D9">
        <w:t>in which</w:t>
      </w:r>
      <w:r w:rsidR="0034325D" w:rsidRPr="007403D9">
        <w:t xml:space="preserve"> prey species </w:t>
      </w:r>
      <w:r w:rsidR="00297127" w:rsidRPr="007403D9">
        <w:t xml:space="preserve">are more or less separated </w:t>
      </w:r>
      <w:r w:rsidR="0034325D" w:rsidRPr="007403D9">
        <w:t>in time rather than space</w:t>
      </w:r>
      <w:r w:rsidR="00126D30">
        <w:t xml:space="preserve"> </w:t>
      </w:r>
      <w:r w:rsidR="00126D30">
        <w:fldChar w:fldCharType="begin">
          <w:fldData xml:space="preserve">PEVuZE5vdGU+PENpdGU+PEF1dGhvcj5Sb3Roc2NoaWxkPC9BdXRob3I+PFllYXI+MTk2MzwvWWVh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</w:fldData>
        </w:fldChar>
      </w:r>
      <w:r w:rsidR="00D068AA">
        <w:instrText xml:space="preserve"> ADDIN EN.CITE </w:instrText>
      </w:r>
      <w:r w:rsidR="00D068AA">
        <w:fldChar w:fldCharType="begin">
          <w:fldData xml:space="preserve">PEVuZE5vdGU+PENpdGU+PEF1dGhvcj5Sb3Roc2NoaWxkPC9BdXRob3I+PFllYXI+MTk2MzwvWWVh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</w:fldData>
        </w:fldChar>
      </w:r>
      <w:r w:rsidR="00D068AA">
        <w:instrText xml:space="preserve"> ADDIN EN.CITE.DATA </w:instrText>
      </w:r>
      <w:r w:rsidR="00D068AA">
        <w:fldChar w:fldCharType="end"/>
      </w:r>
      <w:r w:rsidR="00126D30">
        <w:fldChar w:fldCharType="separate"/>
      </w:r>
      <w:r w:rsidR="00126D30">
        <w:rPr>
          <w:noProof/>
        </w:rPr>
        <w:t>(Rothschild, 1963; Huheey, 1980; Speed, 2000)</w:t>
      </w:r>
      <w:r w:rsidR="00126D30">
        <w:fldChar w:fldCharType="end"/>
      </w:r>
      <w:r w:rsidR="00126D30">
        <w:t xml:space="preserve"> </w:t>
      </w:r>
      <w:r w:rsidR="00297127" w:rsidRPr="007403D9">
        <w:t>and predators overlap them to varying extents.</w:t>
      </w:r>
    </w:p>
    <w:p w14:paraId="16FD4006" w14:textId="77777777" w:rsidR="00A357D4" w:rsidRDefault="00A357D4" w:rsidP="00AD04D2">
      <w:pPr>
        <w:spacing w:line="480" w:lineRule="auto"/>
        <w:rPr>
          <w:b/>
        </w:rPr>
      </w:pPr>
    </w:p>
    <w:p w14:paraId="2A42E62E" w14:textId="70861233" w:rsidR="00B0174F" w:rsidRPr="00DE3FD8" w:rsidRDefault="00DE3FD8" w:rsidP="00AD04D2">
      <w:pPr>
        <w:spacing w:line="480" w:lineRule="auto"/>
        <w:rPr>
          <w:b/>
        </w:rPr>
      </w:pPr>
      <w:r w:rsidRPr="00DE3FD8">
        <w:rPr>
          <w:b/>
        </w:rPr>
        <w:t>Contributions of Authors</w:t>
      </w:r>
    </w:p>
    <w:p w14:paraId="7B15B6E0" w14:textId="57856D35" w:rsidR="00AD5245" w:rsidRDefault="00DE3FD8" w:rsidP="00AD04D2">
      <w:pPr>
        <w:spacing w:line="480" w:lineRule="auto"/>
      </w:pPr>
      <w:r>
        <w:rPr>
          <w:lang w:val="en-US"/>
        </w:rPr>
        <w:t>Both authors</w:t>
      </w:r>
      <w:r w:rsidRPr="00DE3FD8">
        <w:rPr>
          <w:lang w:val="en-US"/>
        </w:rPr>
        <w:t xml:space="preserve"> </w:t>
      </w:r>
      <w:r w:rsidR="00162E09">
        <w:rPr>
          <w:lang w:val="en-US"/>
        </w:rPr>
        <w:t xml:space="preserve">jointly </w:t>
      </w:r>
      <w:r>
        <w:rPr>
          <w:lang w:val="en-US"/>
        </w:rPr>
        <w:t>conceived of the study</w:t>
      </w:r>
      <w:r w:rsidR="00A357D4">
        <w:rPr>
          <w:lang w:val="en-US"/>
        </w:rPr>
        <w:t xml:space="preserve">, </w:t>
      </w:r>
      <w:r>
        <w:rPr>
          <w:lang w:val="en-US"/>
        </w:rPr>
        <w:t>designed the model</w:t>
      </w:r>
      <w:r w:rsidR="00A357D4">
        <w:rPr>
          <w:lang w:val="en-US"/>
        </w:rPr>
        <w:t xml:space="preserve"> and drafted the manuscript</w:t>
      </w:r>
      <w:r w:rsidRPr="00DE3FD8">
        <w:rPr>
          <w:lang w:val="en-US"/>
        </w:rPr>
        <w:t>.</w:t>
      </w:r>
      <w:r w:rsidR="00082DC1">
        <w:rPr>
          <w:lang w:val="en-US"/>
        </w:rPr>
        <w:t xml:space="preserve"> DWF implemented the model and performed the analyses with input from GSO.</w:t>
      </w:r>
    </w:p>
    <w:p w14:paraId="3A3E0008" w14:textId="77777777" w:rsidR="007D78E4" w:rsidRPr="007D78E4" w:rsidRDefault="007D78E4" w:rsidP="00AD04D2">
      <w:pPr>
        <w:spacing w:line="480" w:lineRule="auto"/>
      </w:pPr>
    </w:p>
    <w:p w14:paraId="7236A149" w14:textId="77777777" w:rsidR="00AD04D2" w:rsidRPr="00411D57" w:rsidRDefault="00AD04D2" w:rsidP="00AD04D2">
      <w:pPr>
        <w:spacing w:line="480" w:lineRule="auto"/>
        <w:rPr>
          <w:b/>
        </w:rPr>
      </w:pPr>
      <w:r w:rsidRPr="00411D57">
        <w:rPr>
          <w:b/>
        </w:rPr>
        <w:t>Acknowledgements</w:t>
      </w:r>
    </w:p>
    <w:p w14:paraId="48827C3E" w14:textId="2DD6F904" w:rsidR="00A10BC9" w:rsidRPr="006A2221" w:rsidRDefault="00AD04D2" w:rsidP="00AD04D2">
      <w:pPr>
        <w:spacing w:line="480" w:lineRule="auto"/>
      </w:pPr>
      <w:r>
        <w:t xml:space="preserve">This paper is dedicated to the memory of the late Bryan Clarke whose contribution to </w:t>
      </w:r>
      <w:r w:rsidR="00411D57">
        <w:t xml:space="preserve">the origin of </w:t>
      </w:r>
      <w:r>
        <w:t xml:space="preserve">this study is </w:t>
      </w:r>
      <w:r w:rsidRPr="00F413D7">
        <w:t>abundantly clear and with whom we discussed our initial ideas</w:t>
      </w:r>
      <w:r w:rsidR="00716A23" w:rsidRPr="00F413D7">
        <w:t xml:space="preserve">.  We thank also John Allen </w:t>
      </w:r>
      <w:r w:rsidRPr="00F413D7">
        <w:t xml:space="preserve">and Mark Williamson for </w:t>
      </w:r>
      <w:r w:rsidR="000D7DFA">
        <w:t xml:space="preserve">preliminary </w:t>
      </w:r>
      <w:r w:rsidR="00BC4FB9" w:rsidRPr="00F413D7">
        <w:t>discussion</w:t>
      </w:r>
      <w:r w:rsidR="000D7DFA">
        <w:t>s</w:t>
      </w:r>
      <w:r w:rsidRPr="00F413D7">
        <w:t xml:space="preserve">. </w:t>
      </w:r>
      <w:r w:rsidR="009B32A7">
        <w:t xml:space="preserve">Mark </w:t>
      </w:r>
      <w:r w:rsidR="00716A23" w:rsidRPr="00F413D7">
        <w:t>Williamson</w:t>
      </w:r>
      <w:r w:rsidR="005B544A">
        <w:t xml:space="preserve"> also</w:t>
      </w:r>
      <w:r w:rsidR="00716A23" w:rsidRPr="00F413D7">
        <w:t xml:space="preserve"> made helpful comments on </w:t>
      </w:r>
      <w:r w:rsidR="000D7DFA">
        <w:t xml:space="preserve">an earlier version of </w:t>
      </w:r>
      <w:r w:rsidR="00716A23" w:rsidRPr="00F413D7">
        <w:t>the manuscript.</w:t>
      </w:r>
      <w:r w:rsidR="003B122B">
        <w:t xml:space="preserve"> We thank Sami Merilaita and an anonymous referee for their helpful comments.</w:t>
      </w:r>
    </w:p>
    <w:p w14:paraId="6C5EAB41" w14:textId="77777777" w:rsidR="006A2221" w:rsidRDefault="006A2221">
      <w:pPr>
        <w:rPr>
          <w:b/>
        </w:rPr>
      </w:pPr>
      <w:r>
        <w:rPr>
          <w:b/>
        </w:rPr>
        <w:br w:type="page"/>
      </w:r>
    </w:p>
    <w:p w14:paraId="7D88939A" w14:textId="03C66007" w:rsidR="000D5F16" w:rsidRDefault="00AD04D2" w:rsidP="00BF475A">
      <w:pPr>
        <w:spacing w:line="480" w:lineRule="auto"/>
      </w:pPr>
      <w:r>
        <w:rPr>
          <w:b/>
        </w:rPr>
        <w:lastRenderedPageBreak/>
        <w:t>R</w:t>
      </w:r>
      <w:r w:rsidRPr="007247C2">
        <w:rPr>
          <w:b/>
        </w:rPr>
        <w:t>eferences</w:t>
      </w:r>
    </w:p>
    <w:p w14:paraId="13CA1C43" w14:textId="77777777" w:rsidR="00D32D31" w:rsidRDefault="00D32D31" w:rsidP="00AD04D2">
      <w:pPr>
        <w:autoSpaceDE w:val="0"/>
        <w:autoSpaceDN w:val="0"/>
        <w:adjustRightInd w:val="0"/>
      </w:pPr>
    </w:p>
    <w:p w14:paraId="2F870D73" w14:textId="77777777" w:rsidR="008B5589" w:rsidRPr="008B5589" w:rsidRDefault="00D32D31" w:rsidP="008B5589">
      <w:pPr>
        <w:pStyle w:val="EndNoteBibliography"/>
        <w:ind w:left="720" w:hanging="720"/>
        <w:rPr>
          <w:noProof/>
        </w:rPr>
      </w:pPr>
      <w:r>
        <w:fldChar w:fldCharType="begin"/>
      </w:r>
      <w:r>
        <w:instrText xml:space="preserve"> ADDIN EN.REFLIST </w:instrText>
      </w:r>
      <w:r>
        <w:fldChar w:fldCharType="separate"/>
      </w:r>
      <w:r w:rsidR="008B5589" w:rsidRPr="008B5589">
        <w:rPr>
          <w:b/>
          <w:noProof/>
        </w:rPr>
        <w:t>Allen JA, Clarke BC. 1984.</w:t>
      </w:r>
      <w:r w:rsidR="008B5589" w:rsidRPr="008B5589">
        <w:rPr>
          <w:noProof/>
        </w:rPr>
        <w:t xml:space="preserve"> Frequency dependent selection: homage to E. B. Poulton. </w:t>
      </w:r>
      <w:r w:rsidR="008B5589" w:rsidRPr="008B5589">
        <w:rPr>
          <w:i/>
          <w:noProof/>
        </w:rPr>
        <w:t>Biological Journal of the Linnean Society</w:t>
      </w:r>
      <w:r w:rsidR="008B5589" w:rsidRPr="008B5589">
        <w:rPr>
          <w:b/>
          <w:noProof/>
        </w:rPr>
        <w:t xml:space="preserve"> 23:</w:t>
      </w:r>
      <w:r w:rsidR="008B5589" w:rsidRPr="008B5589">
        <w:rPr>
          <w:noProof/>
        </w:rPr>
        <w:t xml:space="preserve"> 15-18.</w:t>
      </w:r>
    </w:p>
    <w:p w14:paraId="39EA364D" w14:textId="77777777" w:rsidR="008B5589" w:rsidRPr="008B5589" w:rsidRDefault="008B5589" w:rsidP="008B5589">
      <w:pPr>
        <w:pStyle w:val="EndNoteBibliography"/>
        <w:ind w:left="720" w:hanging="720"/>
        <w:rPr>
          <w:noProof/>
        </w:rPr>
      </w:pPr>
      <w:r w:rsidRPr="008B5589">
        <w:rPr>
          <w:b/>
          <w:noProof/>
        </w:rPr>
        <w:t>Anderson B, Johnson SD. 2008.</w:t>
      </w:r>
      <w:r w:rsidRPr="008B5589">
        <w:rPr>
          <w:noProof/>
        </w:rPr>
        <w:t xml:space="preserve"> The geographical mosaic of coevolution in a plant-pollinator mutualism. </w:t>
      </w:r>
      <w:r w:rsidRPr="008B5589">
        <w:rPr>
          <w:i/>
          <w:noProof/>
        </w:rPr>
        <w:t>Evolution</w:t>
      </w:r>
      <w:r w:rsidRPr="008B5589">
        <w:rPr>
          <w:b/>
          <w:noProof/>
        </w:rPr>
        <w:t xml:space="preserve"> 62:</w:t>
      </w:r>
      <w:r w:rsidRPr="008B5589">
        <w:rPr>
          <w:noProof/>
        </w:rPr>
        <w:t xml:space="preserve"> 220-225.</w:t>
      </w:r>
    </w:p>
    <w:p w14:paraId="40342673" w14:textId="77777777" w:rsidR="008B5589" w:rsidRPr="008B5589" w:rsidRDefault="008B5589" w:rsidP="008B5589">
      <w:pPr>
        <w:pStyle w:val="EndNoteBibliography"/>
        <w:ind w:left="720" w:hanging="720"/>
        <w:rPr>
          <w:noProof/>
        </w:rPr>
      </w:pPr>
      <w:r w:rsidRPr="008B5589">
        <w:rPr>
          <w:b/>
          <w:noProof/>
        </w:rPr>
        <w:t>Bantock CR, Bayley JA, Harvey PH. 1975.</w:t>
      </w:r>
      <w:r w:rsidRPr="008B5589">
        <w:rPr>
          <w:noProof/>
        </w:rPr>
        <w:t xml:space="preserve"> Simultaneous selective predation on two features of a mixed sibling species population. </w:t>
      </w:r>
      <w:r w:rsidRPr="008B5589">
        <w:rPr>
          <w:i/>
          <w:noProof/>
        </w:rPr>
        <w:t>Evolution</w:t>
      </w:r>
      <w:r w:rsidRPr="008B5589">
        <w:rPr>
          <w:b/>
          <w:noProof/>
        </w:rPr>
        <w:t xml:space="preserve"> 29:</w:t>
      </w:r>
      <w:r w:rsidRPr="008B5589">
        <w:rPr>
          <w:noProof/>
        </w:rPr>
        <w:t xml:space="preserve"> 636-649.</w:t>
      </w:r>
    </w:p>
    <w:p w14:paraId="390330F8" w14:textId="77777777" w:rsidR="008B5589" w:rsidRPr="008B5589" w:rsidRDefault="008B5589" w:rsidP="008B5589">
      <w:pPr>
        <w:pStyle w:val="EndNoteBibliography"/>
        <w:ind w:left="720" w:hanging="720"/>
        <w:rPr>
          <w:noProof/>
        </w:rPr>
      </w:pPr>
      <w:r w:rsidRPr="008B5589">
        <w:rPr>
          <w:b/>
          <w:noProof/>
        </w:rPr>
        <w:t>Bérénos C, Wegner KM, Schmid-Hempel P. 2011.</w:t>
      </w:r>
      <w:r w:rsidRPr="008B5589">
        <w:rPr>
          <w:noProof/>
        </w:rPr>
        <w:t xml:space="preserve"> Antagonistic coevolution with parasites maintains host genetic diversity: an experimental test. </w:t>
      </w:r>
      <w:r w:rsidRPr="008B5589">
        <w:rPr>
          <w:i/>
          <w:noProof/>
        </w:rPr>
        <w:t>Proceedings of the Royal Society of London B: Biological Sciences</w:t>
      </w:r>
      <w:r w:rsidRPr="008B5589">
        <w:rPr>
          <w:b/>
          <w:noProof/>
        </w:rPr>
        <w:t xml:space="preserve"> 278:</w:t>
      </w:r>
      <w:r w:rsidRPr="008B5589">
        <w:rPr>
          <w:noProof/>
        </w:rPr>
        <w:t xml:space="preserve"> 218-224.</w:t>
      </w:r>
    </w:p>
    <w:p w14:paraId="7DF7DCB3" w14:textId="77777777" w:rsidR="008B5589" w:rsidRPr="008B5589" w:rsidRDefault="008B5589" w:rsidP="008B5589">
      <w:pPr>
        <w:pStyle w:val="EndNoteBibliography"/>
        <w:ind w:left="720" w:hanging="720"/>
        <w:rPr>
          <w:noProof/>
        </w:rPr>
      </w:pPr>
      <w:r w:rsidRPr="008B5589">
        <w:rPr>
          <w:b/>
          <w:noProof/>
        </w:rPr>
        <w:t>Bond AB. 2007.</w:t>
      </w:r>
      <w:r w:rsidRPr="008B5589">
        <w:rPr>
          <w:noProof/>
        </w:rPr>
        <w:t xml:space="preserve"> The evolution of color polymorphism: Crypticity searching images, and apostatic selection. </w:t>
      </w:r>
      <w:r w:rsidRPr="008B5589">
        <w:rPr>
          <w:i/>
          <w:noProof/>
        </w:rPr>
        <w:t>Annual Review of Ecology Evolution and Systematics</w:t>
      </w:r>
      <w:r w:rsidRPr="008B5589">
        <w:rPr>
          <w:b/>
          <w:noProof/>
        </w:rPr>
        <w:t xml:space="preserve"> 38:</w:t>
      </w:r>
      <w:r w:rsidRPr="008B5589">
        <w:rPr>
          <w:noProof/>
        </w:rPr>
        <w:t xml:space="preserve"> 489-514.</w:t>
      </w:r>
    </w:p>
    <w:p w14:paraId="6AE9EBF9" w14:textId="529B1E63" w:rsidR="008B5589" w:rsidRPr="008B5589" w:rsidRDefault="008B5589" w:rsidP="008B5589">
      <w:pPr>
        <w:pStyle w:val="EndNoteBibliography"/>
        <w:ind w:left="720" w:hanging="720"/>
        <w:rPr>
          <w:noProof/>
        </w:rPr>
      </w:pPr>
      <w:r w:rsidRPr="008B5589">
        <w:rPr>
          <w:b/>
          <w:noProof/>
        </w:rPr>
        <w:t>British Trust for Ornithology. 2017.</w:t>
      </w:r>
      <w:r w:rsidRPr="008B5589">
        <w:rPr>
          <w:noProof/>
        </w:rPr>
        <w:t xml:space="preserve"> Song Thrush </w:t>
      </w:r>
      <w:r w:rsidRPr="008B5589">
        <w:rPr>
          <w:i/>
          <w:noProof/>
        </w:rPr>
        <w:t>Turdus philomelos</w:t>
      </w:r>
      <w:r w:rsidRPr="008B5589">
        <w:rPr>
          <w:noProof/>
        </w:rPr>
        <w:t xml:space="preserve"> (CL Brehm, 1831). </w:t>
      </w:r>
      <w:hyperlink r:id="rId11" w:history="1">
        <w:r w:rsidRPr="008B5589">
          <w:rPr>
            <w:rStyle w:val="Hyperlink"/>
            <w:noProof/>
          </w:rPr>
          <w:t>http://blx1.bto.org/birdfacts/results/bob12000.htm</w:t>
        </w:r>
      </w:hyperlink>
      <w:r w:rsidRPr="008B5589">
        <w:rPr>
          <w:noProof/>
        </w:rPr>
        <w:t>.</w:t>
      </w:r>
    </w:p>
    <w:p w14:paraId="1161C1FB" w14:textId="77777777" w:rsidR="008B5589" w:rsidRPr="008B5589" w:rsidRDefault="008B5589" w:rsidP="008B5589">
      <w:pPr>
        <w:pStyle w:val="EndNoteBibliography"/>
        <w:ind w:left="720" w:hanging="720"/>
        <w:rPr>
          <w:noProof/>
        </w:rPr>
      </w:pPr>
      <w:r w:rsidRPr="008B5589">
        <w:rPr>
          <w:b/>
          <w:noProof/>
        </w:rPr>
        <w:t>Cain AJ, Cook LM, Currey JD. 1990.</w:t>
      </w:r>
      <w:r w:rsidRPr="008B5589">
        <w:rPr>
          <w:noProof/>
        </w:rPr>
        <w:t xml:space="preserve"> Population-size and morph frequency in a long-term study of </w:t>
      </w:r>
      <w:r w:rsidRPr="008B5589">
        <w:rPr>
          <w:i/>
          <w:noProof/>
        </w:rPr>
        <w:t>Cepaea nemoralis</w:t>
      </w:r>
      <w:r w:rsidRPr="008B5589">
        <w:rPr>
          <w:noProof/>
        </w:rPr>
        <w:t xml:space="preserve">. </w:t>
      </w:r>
      <w:r w:rsidRPr="008B5589">
        <w:rPr>
          <w:i/>
          <w:noProof/>
        </w:rPr>
        <w:t>Proceedings of the Royal Society of London B: Biological Sciences</w:t>
      </w:r>
      <w:r w:rsidRPr="008B5589">
        <w:rPr>
          <w:b/>
          <w:noProof/>
        </w:rPr>
        <w:t xml:space="preserve"> 240:</w:t>
      </w:r>
      <w:r w:rsidRPr="008B5589">
        <w:rPr>
          <w:noProof/>
        </w:rPr>
        <w:t xml:space="preserve"> 231-250.</w:t>
      </w:r>
    </w:p>
    <w:p w14:paraId="7A4341D6" w14:textId="77777777" w:rsidR="008B5589" w:rsidRPr="008B5589" w:rsidRDefault="008B5589" w:rsidP="008B5589">
      <w:pPr>
        <w:pStyle w:val="EndNoteBibliography"/>
        <w:ind w:left="720" w:hanging="720"/>
        <w:rPr>
          <w:noProof/>
        </w:rPr>
      </w:pPr>
      <w:r w:rsidRPr="008B5589">
        <w:rPr>
          <w:b/>
          <w:noProof/>
        </w:rPr>
        <w:t>Carmona D, Fitzpatrick CR, Johnson MTJ. 2015.</w:t>
      </w:r>
      <w:r w:rsidRPr="008B5589">
        <w:rPr>
          <w:noProof/>
        </w:rPr>
        <w:t xml:space="preserve"> Fifty years of co-evolution and beyond: integrating co-evolution from molecules to species. </w:t>
      </w:r>
      <w:r w:rsidRPr="008B5589">
        <w:rPr>
          <w:i/>
          <w:noProof/>
        </w:rPr>
        <w:t>Molecular Ecology</w:t>
      </w:r>
      <w:r w:rsidRPr="008B5589">
        <w:rPr>
          <w:b/>
          <w:noProof/>
        </w:rPr>
        <w:t xml:space="preserve"> 24:</w:t>
      </w:r>
      <w:r w:rsidRPr="008B5589">
        <w:rPr>
          <w:noProof/>
        </w:rPr>
        <w:t xml:space="preserve"> 5315-5329.</w:t>
      </w:r>
    </w:p>
    <w:p w14:paraId="4D158BF0" w14:textId="77777777" w:rsidR="008B5589" w:rsidRPr="008B5589" w:rsidRDefault="008B5589" w:rsidP="008B5589">
      <w:pPr>
        <w:pStyle w:val="EndNoteBibliography"/>
        <w:ind w:left="720" w:hanging="720"/>
        <w:rPr>
          <w:noProof/>
        </w:rPr>
      </w:pPr>
      <w:r w:rsidRPr="008B5589">
        <w:rPr>
          <w:b/>
          <w:noProof/>
        </w:rPr>
        <w:t>Carter MA. 1967.</w:t>
      </w:r>
      <w:r w:rsidRPr="008B5589">
        <w:rPr>
          <w:noProof/>
        </w:rPr>
        <w:t xml:space="preserve"> Selection in mixed colonies of </w:t>
      </w:r>
      <w:r w:rsidRPr="008B5589">
        <w:rPr>
          <w:i/>
          <w:noProof/>
        </w:rPr>
        <w:t>Cepaea nemoralis</w:t>
      </w:r>
      <w:r w:rsidRPr="008B5589">
        <w:rPr>
          <w:noProof/>
        </w:rPr>
        <w:t xml:space="preserve"> and </w:t>
      </w:r>
      <w:r w:rsidRPr="008B5589">
        <w:rPr>
          <w:i/>
          <w:noProof/>
        </w:rPr>
        <w:t>Cepaea hortensis</w:t>
      </w:r>
      <w:r w:rsidRPr="008B5589">
        <w:rPr>
          <w:noProof/>
        </w:rPr>
        <w:t xml:space="preserve">. </w:t>
      </w:r>
      <w:r w:rsidRPr="008B5589">
        <w:rPr>
          <w:i/>
          <w:noProof/>
        </w:rPr>
        <w:t>Heredity</w:t>
      </w:r>
      <w:r w:rsidRPr="008B5589">
        <w:rPr>
          <w:b/>
          <w:noProof/>
        </w:rPr>
        <w:t xml:space="preserve"> 22:</w:t>
      </w:r>
      <w:r w:rsidRPr="008B5589">
        <w:rPr>
          <w:noProof/>
        </w:rPr>
        <w:t xml:space="preserve"> 117-&amp;.</w:t>
      </w:r>
    </w:p>
    <w:p w14:paraId="31767202" w14:textId="77777777" w:rsidR="008B5589" w:rsidRPr="008B5589" w:rsidRDefault="008B5589" w:rsidP="008B5589">
      <w:pPr>
        <w:pStyle w:val="EndNoteBibliography"/>
        <w:ind w:left="720" w:hanging="720"/>
        <w:rPr>
          <w:noProof/>
        </w:rPr>
      </w:pPr>
      <w:r w:rsidRPr="008B5589">
        <w:rPr>
          <w:b/>
          <w:noProof/>
        </w:rPr>
        <w:t>Clarke B. 1962.</w:t>
      </w:r>
      <w:r w:rsidRPr="008B5589">
        <w:rPr>
          <w:noProof/>
        </w:rPr>
        <w:t xml:space="preserve"> Balanced polymorphism and the diversity of sympatric species. In: Nichols D, ed. </w:t>
      </w:r>
      <w:r w:rsidRPr="008B5589">
        <w:rPr>
          <w:i/>
          <w:noProof/>
        </w:rPr>
        <w:t>Taxonomy and Geography</w:t>
      </w:r>
      <w:r w:rsidRPr="008B5589">
        <w:rPr>
          <w:noProof/>
        </w:rPr>
        <w:t>: Oxford: Systematics Association. 47-70.</w:t>
      </w:r>
    </w:p>
    <w:p w14:paraId="37554C41" w14:textId="77777777" w:rsidR="008B5589" w:rsidRPr="008B5589" w:rsidRDefault="008B5589" w:rsidP="008B5589">
      <w:pPr>
        <w:pStyle w:val="EndNoteBibliography"/>
        <w:ind w:left="720" w:hanging="720"/>
        <w:rPr>
          <w:noProof/>
        </w:rPr>
      </w:pPr>
      <w:r w:rsidRPr="008B5589">
        <w:rPr>
          <w:b/>
          <w:noProof/>
        </w:rPr>
        <w:t>Clarke B. 1969.</w:t>
      </w:r>
      <w:r w:rsidRPr="008B5589">
        <w:rPr>
          <w:noProof/>
        </w:rPr>
        <w:t xml:space="preserve"> The evidence for apostatic selection. </w:t>
      </w:r>
      <w:r w:rsidRPr="008B5589">
        <w:rPr>
          <w:i/>
          <w:noProof/>
        </w:rPr>
        <w:t>Heredity</w:t>
      </w:r>
      <w:r w:rsidRPr="008B5589">
        <w:rPr>
          <w:b/>
          <w:noProof/>
        </w:rPr>
        <w:t xml:space="preserve"> 24:</w:t>
      </w:r>
      <w:r w:rsidRPr="008B5589">
        <w:rPr>
          <w:noProof/>
        </w:rPr>
        <w:t xml:space="preserve"> 347-352.</w:t>
      </w:r>
    </w:p>
    <w:p w14:paraId="6CF9CD7D" w14:textId="77777777" w:rsidR="008B5589" w:rsidRPr="008B5589" w:rsidRDefault="008B5589" w:rsidP="008B5589">
      <w:pPr>
        <w:pStyle w:val="EndNoteBibliography"/>
        <w:ind w:left="720" w:hanging="720"/>
        <w:rPr>
          <w:noProof/>
        </w:rPr>
      </w:pPr>
      <w:r w:rsidRPr="008B5589">
        <w:rPr>
          <w:b/>
          <w:noProof/>
        </w:rPr>
        <w:t>Clarke BC. 1979.</w:t>
      </w:r>
      <w:r w:rsidRPr="008B5589">
        <w:rPr>
          <w:noProof/>
        </w:rPr>
        <w:t xml:space="preserve"> The evolution of genetic diversity. </w:t>
      </w:r>
      <w:r w:rsidRPr="008B5589">
        <w:rPr>
          <w:i/>
          <w:noProof/>
        </w:rPr>
        <w:t>Proceedings of the Royal Society of London B: Biological Sciences</w:t>
      </w:r>
      <w:r w:rsidRPr="008B5589">
        <w:rPr>
          <w:b/>
          <w:noProof/>
        </w:rPr>
        <w:t xml:space="preserve"> 205:</w:t>
      </w:r>
      <w:r w:rsidRPr="008B5589">
        <w:rPr>
          <w:noProof/>
        </w:rPr>
        <w:t xml:space="preserve"> 453-474.</w:t>
      </w:r>
    </w:p>
    <w:p w14:paraId="0DB3A369" w14:textId="77777777" w:rsidR="008B5589" w:rsidRPr="008B5589" w:rsidRDefault="008B5589" w:rsidP="008B5589">
      <w:pPr>
        <w:pStyle w:val="EndNoteBibliography"/>
        <w:ind w:left="720" w:hanging="720"/>
        <w:rPr>
          <w:noProof/>
        </w:rPr>
      </w:pPr>
      <w:r w:rsidRPr="008B5589">
        <w:rPr>
          <w:b/>
          <w:noProof/>
        </w:rPr>
        <w:t>Cook LM. 2017.</w:t>
      </w:r>
      <w:r w:rsidRPr="008B5589">
        <w:rPr>
          <w:noProof/>
        </w:rPr>
        <w:t xml:space="preserve"> Reflections on molluscan shell polymorphisms. </w:t>
      </w:r>
      <w:r w:rsidRPr="008B5589">
        <w:rPr>
          <w:i/>
          <w:noProof/>
        </w:rPr>
        <w:t>Biological Journal of the Linnean Society</w:t>
      </w:r>
      <w:r w:rsidRPr="008B5589">
        <w:rPr>
          <w:noProof/>
        </w:rPr>
        <w:t>.</w:t>
      </w:r>
    </w:p>
    <w:p w14:paraId="3D9AC500" w14:textId="77777777" w:rsidR="008B5589" w:rsidRPr="008B5589" w:rsidRDefault="008B5589" w:rsidP="008B5589">
      <w:pPr>
        <w:pStyle w:val="EndNoteBibliography"/>
        <w:ind w:left="720" w:hanging="720"/>
        <w:rPr>
          <w:noProof/>
        </w:rPr>
      </w:pPr>
      <w:r w:rsidRPr="008B5589">
        <w:rPr>
          <w:b/>
          <w:noProof/>
        </w:rPr>
        <w:t>Dukas R. 2002.</w:t>
      </w:r>
      <w:r w:rsidRPr="008B5589">
        <w:rPr>
          <w:noProof/>
        </w:rPr>
        <w:t xml:space="preserve"> Behavioural and ecological consequences of limited attention. </w:t>
      </w:r>
      <w:r w:rsidRPr="008B5589">
        <w:rPr>
          <w:i/>
          <w:noProof/>
        </w:rPr>
        <w:t>Proceedings of the Royal Society of London B: Biological Sciences</w:t>
      </w:r>
      <w:r w:rsidRPr="008B5589">
        <w:rPr>
          <w:b/>
          <w:noProof/>
        </w:rPr>
        <w:t xml:space="preserve"> 357:</w:t>
      </w:r>
      <w:r w:rsidRPr="008B5589">
        <w:rPr>
          <w:noProof/>
        </w:rPr>
        <w:t xml:space="preserve"> 1539-1547.</w:t>
      </w:r>
    </w:p>
    <w:p w14:paraId="759E9948" w14:textId="77777777" w:rsidR="008B5589" w:rsidRPr="008B5589" w:rsidRDefault="008B5589" w:rsidP="008B5589">
      <w:pPr>
        <w:pStyle w:val="EndNoteBibliography"/>
        <w:ind w:left="720" w:hanging="720"/>
        <w:rPr>
          <w:noProof/>
        </w:rPr>
      </w:pPr>
      <w:r w:rsidRPr="008B5589">
        <w:rPr>
          <w:b/>
          <w:noProof/>
        </w:rPr>
        <w:t>Dukas R, Kamil AC. 2001.</w:t>
      </w:r>
      <w:r w:rsidRPr="008B5589">
        <w:rPr>
          <w:noProof/>
        </w:rPr>
        <w:t xml:space="preserve"> Limited attention: the constraint underlying search image. </w:t>
      </w:r>
      <w:r w:rsidRPr="008B5589">
        <w:rPr>
          <w:i/>
          <w:noProof/>
        </w:rPr>
        <w:t>Behavioral Ecology</w:t>
      </w:r>
      <w:r w:rsidRPr="008B5589">
        <w:rPr>
          <w:b/>
          <w:noProof/>
        </w:rPr>
        <w:t xml:space="preserve"> 12:</w:t>
      </w:r>
      <w:r w:rsidRPr="008B5589">
        <w:rPr>
          <w:noProof/>
        </w:rPr>
        <w:t xml:space="preserve"> 192-199.</w:t>
      </w:r>
    </w:p>
    <w:p w14:paraId="1013F6BE" w14:textId="77777777" w:rsidR="008B5589" w:rsidRPr="008B5589" w:rsidRDefault="008B5589" w:rsidP="008B5589">
      <w:pPr>
        <w:pStyle w:val="EndNoteBibliography"/>
        <w:ind w:left="720" w:hanging="720"/>
        <w:rPr>
          <w:noProof/>
        </w:rPr>
      </w:pPr>
      <w:r w:rsidRPr="008B5589">
        <w:rPr>
          <w:b/>
          <w:noProof/>
        </w:rPr>
        <w:t>Ehrlich PR, Raven PH. 1964.</w:t>
      </w:r>
      <w:r w:rsidRPr="008B5589">
        <w:rPr>
          <w:noProof/>
        </w:rPr>
        <w:t xml:space="preserve"> Butterflies and plants: a study in coevolution. </w:t>
      </w:r>
      <w:r w:rsidRPr="008B5589">
        <w:rPr>
          <w:i/>
          <w:noProof/>
        </w:rPr>
        <w:t>Evolution</w:t>
      </w:r>
      <w:r w:rsidRPr="008B5589">
        <w:rPr>
          <w:b/>
          <w:noProof/>
        </w:rPr>
        <w:t xml:space="preserve"> 18:</w:t>
      </w:r>
      <w:r w:rsidRPr="008B5589">
        <w:rPr>
          <w:noProof/>
        </w:rPr>
        <w:t xml:space="preserve"> 586-608.</w:t>
      </w:r>
    </w:p>
    <w:p w14:paraId="5CC7A4E6" w14:textId="77777777" w:rsidR="008B5589" w:rsidRPr="008B5589" w:rsidRDefault="008B5589" w:rsidP="008B5589">
      <w:pPr>
        <w:pStyle w:val="EndNoteBibliography"/>
        <w:ind w:left="720" w:hanging="720"/>
        <w:rPr>
          <w:noProof/>
        </w:rPr>
      </w:pPr>
      <w:r w:rsidRPr="008B5589">
        <w:rPr>
          <w:b/>
          <w:noProof/>
        </w:rPr>
        <w:t>Franks DW, Oxford GS. 2009.</w:t>
      </w:r>
      <w:r w:rsidRPr="008B5589">
        <w:rPr>
          <w:noProof/>
        </w:rPr>
        <w:t xml:space="preserve"> The evolution of exuberant visible polymorphisms. </w:t>
      </w:r>
      <w:r w:rsidRPr="008B5589">
        <w:rPr>
          <w:i/>
          <w:noProof/>
        </w:rPr>
        <w:t>Evolution</w:t>
      </w:r>
      <w:r w:rsidRPr="008B5589">
        <w:rPr>
          <w:b/>
          <w:noProof/>
        </w:rPr>
        <w:t xml:space="preserve"> 63:</w:t>
      </w:r>
      <w:r w:rsidRPr="008B5589">
        <w:rPr>
          <w:noProof/>
        </w:rPr>
        <w:t xml:space="preserve"> 2697-2706.</w:t>
      </w:r>
    </w:p>
    <w:p w14:paraId="1D9B7D89" w14:textId="77777777" w:rsidR="008B5589" w:rsidRPr="008B5589" w:rsidRDefault="008B5589" w:rsidP="008B5589">
      <w:pPr>
        <w:pStyle w:val="EndNoteBibliography"/>
        <w:ind w:left="720" w:hanging="720"/>
        <w:rPr>
          <w:noProof/>
        </w:rPr>
      </w:pPr>
      <w:r w:rsidRPr="008B5589">
        <w:rPr>
          <w:b/>
          <w:noProof/>
        </w:rPr>
        <w:t>Franks DW, Oxford GS. 2011.</w:t>
      </w:r>
      <w:r w:rsidRPr="008B5589">
        <w:rPr>
          <w:noProof/>
        </w:rPr>
        <w:t xml:space="preserve"> The interrelationship between crypsis and colour polymorphism. </w:t>
      </w:r>
      <w:r w:rsidRPr="008B5589">
        <w:rPr>
          <w:i/>
          <w:noProof/>
        </w:rPr>
        <w:t>Ecology Letters</w:t>
      </w:r>
      <w:r w:rsidRPr="008B5589">
        <w:rPr>
          <w:b/>
          <w:noProof/>
        </w:rPr>
        <w:t xml:space="preserve"> 14:</w:t>
      </w:r>
      <w:r w:rsidRPr="008B5589">
        <w:rPr>
          <w:noProof/>
        </w:rPr>
        <w:t xml:space="preserve"> 295-300.</w:t>
      </w:r>
    </w:p>
    <w:p w14:paraId="02282ABE" w14:textId="77777777" w:rsidR="008B5589" w:rsidRPr="008B5589" w:rsidRDefault="008B5589" w:rsidP="008B5589">
      <w:pPr>
        <w:pStyle w:val="EndNoteBibliography"/>
        <w:ind w:left="720" w:hanging="720"/>
        <w:rPr>
          <w:noProof/>
        </w:rPr>
      </w:pPr>
      <w:r w:rsidRPr="008B5589">
        <w:rPr>
          <w:b/>
          <w:noProof/>
        </w:rPr>
        <w:t>Franks DW, Sherratt TN. 2007.</w:t>
      </w:r>
      <w:r w:rsidRPr="008B5589">
        <w:rPr>
          <w:noProof/>
        </w:rPr>
        <w:t xml:space="preserve"> The evolution of multicomponent mimicry. </w:t>
      </w:r>
      <w:r w:rsidRPr="008B5589">
        <w:rPr>
          <w:i/>
          <w:noProof/>
        </w:rPr>
        <w:t>Journal of Theoretical Biology</w:t>
      </w:r>
      <w:r w:rsidRPr="008B5589">
        <w:rPr>
          <w:b/>
          <w:noProof/>
        </w:rPr>
        <w:t xml:space="preserve"> 244:</w:t>
      </w:r>
      <w:r w:rsidRPr="008B5589">
        <w:rPr>
          <w:noProof/>
        </w:rPr>
        <w:t xml:space="preserve"> 631-639.</w:t>
      </w:r>
    </w:p>
    <w:p w14:paraId="41CF3134" w14:textId="77777777" w:rsidR="008B5589" w:rsidRPr="008B5589" w:rsidRDefault="008B5589" w:rsidP="008B5589">
      <w:pPr>
        <w:pStyle w:val="EndNoteBibliography"/>
        <w:ind w:left="720" w:hanging="720"/>
        <w:rPr>
          <w:noProof/>
        </w:rPr>
      </w:pPr>
      <w:r w:rsidRPr="008B5589">
        <w:rPr>
          <w:b/>
          <w:noProof/>
        </w:rPr>
        <w:t>Grant V. 1949.</w:t>
      </w:r>
      <w:r w:rsidRPr="008B5589">
        <w:rPr>
          <w:noProof/>
        </w:rPr>
        <w:t xml:space="preserve"> Pollination systems as isolating mechanisms in angiosperms. </w:t>
      </w:r>
      <w:r w:rsidRPr="008B5589">
        <w:rPr>
          <w:i/>
          <w:noProof/>
        </w:rPr>
        <w:t>Evolution</w:t>
      </w:r>
      <w:r w:rsidRPr="008B5589">
        <w:rPr>
          <w:b/>
          <w:noProof/>
        </w:rPr>
        <w:t xml:space="preserve"> 3:</w:t>
      </w:r>
      <w:r w:rsidRPr="008B5589">
        <w:rPr>
          <w:noProof/>
        </w:rPr>
        <w:t xml:space="preserve"> 82-97.</w:t>
      </w:r>
    </w:p>
    <w:p w14:paraId="0D012D84" w14:textId="77777777" w:rsidR="008B5589" w:rsidRPr="008B5589" w:rsidRDefault="008B5589" w:rsidP="008B5589">
      <w:pPr>
        <w:pStyle w:val="EndNoteBibliography"/>
        <w:ind w:left="720" w:hanging="720"/>
        <w:rPr>
          <w:noProof/>
        </w:rPr>
      </w:pPr>
      <w:r w:rsidRPr="008B5589">
        <w:rPr>
          <w:b/>
          <w:noProof/>
        </w:rPr>
        <w:t>Halkka O, Halkka L. 1990.</w:t>
      </w:r>
      <w:r w:rsidRPr="008B5589">
        <w:rPr>
          <w:noProof/>
        </w:rPr>
        <w:t xml:space="preserve"> Population-genetics of the polymorphic meadow spittlebug, </w:t>
      </w:r>
      <w:r w:rsidRPr="008B5589">
        <w:rPr>
          <w:i/>
          <w:noProof/>
        </w:rPr>
        <w:t>Philaenus Spumarius</w:t>
      </w:r>
      <w:r w:rsidRPr="008B5589">
        <w:rPr>
          <w:noProof/>
        </w:rPr>
        <w:t xml:space="preserve"> (L). </w:t>
      </w:r>
      <w:r w:rsidRPr="008B5589">
        <w:rPr>
          <w:i/>
          <w:noProof/>
        </w:rPr>
        <w:t>Evolutionary Biology</w:t>
      </w:r>
      <w:r w:rsidRPr="008B5589">
        <w:rPr>
          <w:b/>
          <w:noProof/>
        </w:rPr>
        <w:t xml:space="preserve"> 24:</w:t>
      </w:r>
      <w:r w:rsidRPr="008B5589">
        <w:rPr>
          <w:noProof/>
        </w:rPr>
        <w:t xml:space="preserve"> 149-191.</w:t>
      </w:r>
    </w:p>
    <w:p w14:paraId="6EB338BE" w14:textId="77777777" w:rsidR="008B5589" w:rsidRPr="008B5589" w:rsidRDefault="008B5589" w:rsidP="008B5589">
      <w:pPr>
        <w:pStyle w:val="EndNoteBibliography"/>
        <w:ind w:left="720" w:hanging="720"/>
        <w:rPr>
          <w:noProof/>
        </w:rPr>
      </w:pPr>
      <w:r w:rsidRPr="008B5589">
        <w:rPr>
          <w:b/>
          <w:noProof/>
        </w:rPr>
        <w:t>Huheey JE. 1980.</w:t>
      </w:r>
      <w:r w:rsidRPr="008B5589">
        <w:rPr>
          <w:noProof/>
        </w:rPr>
        <w:t xml:space="preserve"> The question of synchrony or temporal sympatry in mimicry. </w:t>
      </w:r>
      <w:r w:rsidRPr="008B5589">
        <w:rPr>
          <w:i/>
          <w:noProof/>
        </w:rPr>
        <w:t>Evolution</w:t>
      </w:r>
      <w:r w:rsidRPr="008B5589">
        <w:rPr>
          <w:b/>
          <w:noProof/>
        </w:rPr>
        <w:t xml:space="preserve"> 34:</w:t>
      </w:r>
      <w:r w:rsidRPr="008B5589">
        <w:rPr>
          <w:noProof/>
        </w:rPr>
        <w:t xml:space="preserve"> 614-616.</w:t>
      </w:r>
    </w:p>
    <w:p w14:paraId="5E91655D" w14:textId="77777777" w:rsidR="008B5589" w:rsidRPr="008B5589" w:rsidRDefault="008B5589" w:rsidP="008B5589">
      <w:pPr>
        <w:pStyle w:val="EndNoteBibliography"/>
        <w:ind w:left="720" w:hanging="720"/>
        <w:rPr>
          <w:noProof/>
        </w:rPr>
      </w:pPr>
      <w:r w:rsidRPr="008B5589">
        <w:rPr>
          <w:b/>
          <w:noProof/>
        </w:rPr>
        <w:lastRenderedPageBreak/>
        <w:t>Ibarra HA, Reader T. 2013.</w:t>
      </w:r>
      <w:r w:rsidRPr="008B5589">
        <w:rPr>
          <w:noProof/>
        </w:rPr>
        <w:t xml:space="preserve"> Reasons to be different: do conspicuous polymorphisms in invertebrates persist because rare forms are fitter? </w:t>
      </w:r>
      <w:r w:rsidRPr="008B5589">
        <w:rPr>
          <w:i/>
          <w:noProof/>
        </w:rPr>
        <w:t>Journal of Zoology</w:t>
      </w:r>
      <w:r w:rsidRPr="008B5589">
        <w:rPr>
          <w:b/>
          <w:noProof/>
        </w:rPr>
        <w:t xml:space="preserve"> 290:</w:t>
      </w:r>
      <w:r w:rsidRPr="008B5589">
        <w:rPr>
          <w:noProof/>
        </w:rPr>
        <w:t xml:space="preserve"> 81-95.</w:t>
      </w:r>
    </w:p>
    <w:p w14:paraId="6523879B" w14:textId="77777777" w:rsidR="008B5589" w:rsidRPr="008B5589" w:rsidRDefault="008B5589" w:rsidP="008B5589">
      <w:pPr>
        <w:pStyle w:val="EndNoteBibliography"/>
        <w:ind w:left="720" w:hanging="720"/>
        <w:rPr>
          <w:noProof/>
        </w:rPr>
      </w:pPr>
      <w:r w:rsidRPr="008B5589">
        <w:rPr>
          <w:b/>
          <w:noProof/>
        </w:rPr>
        <w:t>Jones JS, Leith BH, Rawlings P. 1977.</w:t>
      </w:r>
      <w:r w:rsidRPr="008B5589">
        <w:rPr>
          <w:noProof/>
        </w:rPr>
        <w:t xml:space="preserve"> Polymorphism in </w:t>
      </w:r>
      <w:r w:rsidRPr="008B5589">
        <w:rPr>
          <w:i/>
          <w:noProof/>
        </w:rPr>
        <w:t>Cepaea</w:t>
      </w:r>
      <w:r w:rsidRPr="008B5589">
        <w:rPr>
          <w:noProof/>
        </w:rPr>
        <w:t xml:space="preserve">: a problem with too many solutions? </w:t>
      </w:r>
      <w:r w:rsidRPr="008B5589">
        <w:rPr>
          <w:i/>
          <w:noProof/>
        </w:rPr>
        <w:t>Annual Review of Ecology and Systematics</w:t>
      </w:r>
      <w:r w:rsidRPr="008B5589">
        <w:rPr>
          <w:b/>
          <w:noProof/>
        </w:rPr>
        <w:t xml:space="preserve"> 8:</w:t>
      </w:r>
      <w:r w:rsidRPr="008B5589">
        <w:rPr>
          <w:noProof/>
        </w:rPr>
        <w:t xml:space="preserve"> 109-143.</w:t>
      </w:r>
    </w:p>
    <w:p w14:paraId="5E594AEE" w14:textId="77777777" w:rsidR="008B5589" w:rsidRPr="008B5589" w:rsidRDefault="008B5589" w:rsidP="008B5589">
      <w:pPr>
        <w:pStyle w:val="EndNoteBibliography"/>
        <w:ind w:left="720" w:hanging="720"/>
        <w:rPr>
          <w:noProof/>
        </w:rPr>
      </w:pPr>
      <w:r w:rsidRPr="008B5589">
        <w:rPr>
          <w:b/>
          <w:noProof/>
        </w:rPr>
        <w:t>Karpestam E, Merilaita S, Forsman A. 2014.</w:t>
      </w:r>
      <w:r w:rsidRPr="008B5589">
        <w:rPr>
          <w:noProof/>
        </w:rPr>
        <w:t xml:space="preserve"> Natural levels of colour polymorphism reduce performance of visual predators searching for camouflaged prey. </w:t>
      </w:r>
      <w:r w:rsidRPr="008B5589">
        <w:rPr>
          <w:i/>
          <w:noProof/>
        </w:rPr>
        <w:t>Biological Journal of the Linnean Society</w:t>
      </w:r>
      <w:r w:rsidRPr="008B5589">
        <w:rPr>
          <w:b/>
          <w:noProof/>
        </w:rPr>
        <w:t xml:space="preserve"> 112:</w:t>
      </w:r>
      <w:r w:rsidRPr="008B5589">
        <w:rPr>
          <w:noProof/>
        </w:rPr>
        <w:t xml:space="preserve"> 546-555.</w:t>
      </w:r>
    </w:p>
    <w:p w14:paraId="65ABA34F" w14:textId="77777777" w:rsidR="008B5589" w:rsidRPr="008B5589" w:rsidRDefault="008B5589" w:rsidP="008B5589">
      <w:pPr>
        <w:pStyle w:val="EndNoteBibliography"/>
        <w:ind w:left="720" w:hanging="720"/>
        <w:rPr>
          <w:noProof/>
        </w:rPr>
      </w:pPr>
      <w:r w:rsidRPr="008B5589">
        <w:rPr>
          <w:b/>
          <w:noProof/>
        </w:rPr>
        <w:t>Karpestam E, Merilaita S, Forsman A. 2016.</w:t>
      </w:r>
      <w:r w:rsidRPr="008B5589">
        <w:rPr>
          <w:noProof/>
        </w:rPr>
        <w:t xml:space="preserve"> Colour polymorphism protects prey individuals and populations against predation. </w:t>
      </w:r>
      <w:r w:rsidRPr="008B5589">
        <w:rPr>
          <w:i/>
          <w:noProof/>
        </w:rPr>
        <w:t>Scientific Reports</w:t>
      </w:r>
      <w:r w:rsidRPr="008B5589">
        <w:rPr>
          <w:b/>
          <w:noProof/>
        </w:rPr>
        <w:t xml:space="preserve"> 6</w:t>
      </w:r>
      <w:r w:rsidRPr="008B5589">
        <w:rPr>
          <w:noProof/>
        </w:rPr>
        <w:t>.</w:t>
      </w:r>
    </w:p>
    <w:p w14:paraId="490ADFFF" w14:textId="77777777" w:rsidR="008B5589" w:rsidRPr="008B5589" w:rsidRDefault="008B5589" w:rsidP="008B5589">
      <w:pPr>
        <w:pStyle w:val="EndNoteBibliography"/>
        <w:ind w:left="720" w:hanging="720"/>
        <w:rPr>
          <w:noProof/>
        </w:rPr>
      </w:pPr>
      <w:r w:rsidRPr="008B5589">
        <w:rPr>
          <w:b/>
          <w:noProof/>
        </w:rPr>
        <w:t>Mallet J, Singer MC. 1987.</w:t>
      </w:r>
      <w:r w:rsidRPr="008B5589">
        <w:rPr>
          <w:noProof/>
        </w:rPr>
        <w:t xml:space="preserve"> Individual selection, kin selection, and the shifting balance in the evolution of warning colors: the evidence from butterflies. </w:t>
      </w:r>
      <w:r w:rsidRPr="008B5589">
        <w:rPr>
          <w:i/>
          <w:noProof/>
        </w:rPr>
        <w:t>Biological Journal of the Linnean Society</w:t>
      </w:r>
      <w:r w:rsidRPr="008B5589">
        <w:rPr>
          <w:b/>
          <w:noProof/>
        </w:rPr>
        <w:t xml:space="preserve"> 32:</w:t>
      </w:r>
      <w:r w:rsidRPr="008B5589">
        <w:rPr>
          <w:noProof/>
        </w:rPr>
        <w:t xml:space="preserve"> 337-350.</w:t>
      </w:r>
    </w:p>
    <w:p w14:paraId="7C54537F" w14:textId="77777777" w:rsidR="008B5589" w:rsidRPr="008B5589" w:rsidRDefault="008B5589" w:rsidP="008B5589">
      <w:pPr>
        <w:pStyle w:val="EndNoteBibliography"/>
        <w:ind w:left="720" w:hanging="720"/>
        <w:rPr>
          <w:noProof/>
        </w:rPr>
      </w:pPr>
      <w:r w:rsidRPr="008B5589">
        <w:rPr>
          <w:b/>
          <w:noProof/>
        </w:rPr>
        <w:t>Mappes J, Marples N, Endler JA. 2005.</w:t>
      </w:r>
      <w:r w:rsidRPr="008B5589">
        <w:rPr>
          <w:noProof/>
        </w:rPr>
        <w:t xml:space="preserve"> The complex business of survival by aposematism. </w:t>
      </w:r>
      <w:r w:rsidRPr="008B5589">
        <w:rPr>
          <w:i/>
          <w:noProof/>
        </w:rPr>
        <w:t>Trends in Ecology &amp; Evolution</w:t>
      </w:r>
      <w:r w:rsidRPr="008B5589">
        <w:rPr>
          <w:b/>
          <w:noProof/>
        </w:rPr>
        <w:t xml:space="preserve"> 20:</w:t>
      </w:r>
      <w:r w:rsidRPr="008B5589">
        <w:rPr>
          <w:noProof/>
        </w:rPr>
        <w:t xml:space="preserve"> 598-603.</w:t>
      </w:r>
    </w:p>
    <w:p w14:paraId="029437ED" w14:textId="77777777" w:rsidR="008B5589" w:rsidRPr="008B5589" w:rsidRDefault="008B5589" w:rsidP="008B5589">
      <w:pPr>
        <w:pStyle w:val="EndNoteBibliography"/>
        <w:ind w:left="720" w:hanging="720"/>
        <w:rPr>
          <w:noProof/>
        </w:rPr>
      </w:pPr>
      <w:r w:rsidRPr="008B5589">
        <w:rPr>
          <w:b/>
          <w:noProof/>
        </w:rPr>
        <w:t>Marples NM, Kelly DJ. 1999.</w:t>
      </w:r>
      <w:r w:rsidRPr="008B5589">
        <w:rPr>
          <w:noProof/>
        </w:rPr>
        <w:t xml:space="preserve"> Neophobia and dietary conservatism: Two distinct processes? </w:t>
      </w:r>
      <w:r w:rsidRPr="008B5589">
        <w:rPr>
          <w:i/>
          <w:noProof/>
        </w:rPr>
        <w:t>Evolutionary Ecology</w:t>
      </w:r>
      <w:r w:rsidRPr="008B5589">
        <w:rPr>
          <w:b/>
          <w:noProof/>
        </w:rPr>
        <w:t xml:space="preserve"> 13:</w:t>
      </w:r>
      <w:r w:rsidRPr="008B5589">
        <w:rPr>
          <w:noProof/>
        </w:rPr>
        <w:t xml:space="preserve"> 641-653.</w:t>
      </w:r>
    </w:p>
    <w:p w14:paraId="11091B9E" w14:textId="77777777" w:rsidR="008B5589" w:rsidRPr="008B5589" w:rsidRDefault="008B5589" w:rsidP="008B5589">
      <w:pPr>
        <w:pStyle w:val="EndNoteBibliography"/>
        <w:ind w:left="720" w:hanging="720"/>
        <w:rPr>
          <w:noProof/>
        </w:rPr>
      </w:pPr>
      <w:r w:rsidRPr="008B5589">
        <w:rPr>
          <w:b/>
          <w:noProof/>
        </w:rPr>
        <w:t>Marples NM, Mappes J. 2011.</w:t>
      </w:r>
      <w:r w:rsidRPr="008B5589">
        <w:rPr>
          <w:noProof/>
        </w:rPr>
        <w:t xml:space="preserve"> Can the dietary conservatism of predators compensate for positive frequency dependent selection against rare, conspicuous prey? </w:t>
      </w:r>
      <w:r w:rsidRPr="008B5589">
        <w:rPr>
          <w:i/>
          <w:noProof/>
        </w:rPr>
        <w:t>Evolutionary Ecology</w:t>
      </w:r>
      <w:r w:rsidRPr="008B5589">
        <w:rPr>
          <w:b/>
          <w:noProof/>
        </w:rPr>
        <w:t xml:space="preserve"> 25:</w:t>
      </w:r>
      <w:r w:rsidRPr="008B5589">
        <w:rPr>
          <w:noProof/>
        </w:rPr>
        <w:t xml:space="preserve"> 737-749.</w:t>
      </w:r>
    </w:p>
    <w:p w14:paraId="3D241DD9" w14:textId="77777777" w:rsidR="008B5589" w:rsidRPr="008B5589" w:rsidRDefault="008B5589" w:rsidP="008B5589">
      <w:pPr>
        <w:pStyle w:val="EndNoteBibliography"/>
        <w:ind w:left="720" w:hanging="720"/>
        <w:rPr>
          <w:noProof/>
        </w:rPr>
      </w:pPr>
      <w:r w:rsidRPr="008B5589">
        <w:rPr>
          <w:b/>
          <w:noProof/>
        </w:rPr>
        <w:t>Marples NM, Roper TJ, Harper DGC. 1998.</w:t>
      </w:r>
      <w:r w:rsidRPr="008B5589">
        <w:rPr>
          <w:noProof/>
        </w:rPr>
        <w:t xml:space="preserve"> Responses of wild birds to novel prey: evidence of dietary conservatism. </w:t>
      </w:r>
      <w:r w:rsidRPr="008B5589">
        <w:rPr>
          <w:i/>
          <w:noProof/>
        </w:rPr>
        <w:t>Oikos</w:t>
      </w:r>
      <w:r w:rsidRPr="008B5589">
        <w:rPr>
          <w:b/>
          <w:noProof/>
        </w:rPr>
        <w:t xml:space="preserve"> 83:</w:t>
      </w:r>
      <w:r w:rsidRPr="008B5589">
        <w:rPr>
          <w:noProof/>
        </w:rPr>
        <w:t xml:space="preserve"> 161-165.</w:t>
      </w:r>
    </w:p>
    <w:p w14:paraId="044F7393" w14:textId="77777777" w:rsidR="008B5589" w:rsidRPr="008B5589" w:rsidRDefault="008B5589" w:rsidP="008B5589">
      <w:pPr>
        <w:pStyle w:val="EndNoteBibliography"/>
        <w:ind w:left="720" w:hanging="720"/>
        <w:rPr>
          <w:noProof/>
        </w:rPr>
      </w:pPr>
      <w:r w:rsidRPr="008B5589">
        <w:rPr>
          <w:b/>
          <w:noProof/>
        </w:rPr>
        <w:t>Merilaita S. 2006.</w:t>
      </w:r>
      <w:r w:rsidRPr="008B5589">
        <w:rPr>
          <w:noProof/>
        </w:rPr>
        <w:t xml:space="preserve"> Frequency-dependent predation and maintenance of prey polymorphism. </w:t>
      </w:r>
      <w:r w:rsidRPr="008B5589">
        <w:rPr>
          <w:i/>
          <w:noProof/>
        </w:rPr>
        <w:t>Journal of Evolutionary Biology</w:t>
      </w:r>
      <w:r w:rsidRPr="008B5589">
        <w:rPr>
          <w:b/>
          <w:noProof/>
        </w:rPr>
        <w:t xml:space="preserve"> 19:</w:t>
      </w:r>
      <w:r w:rsidRPr="008B5589">
        <w:rPr>
          <w:noProof/>
        </w:rPr>
        <w:t xml:space="preserve"> 2022-2030.</w:t>
      </w:r>
    </w:p>
    <w:p w14:paraId="59D78C60" w14:textId="77777777" w:rsidR="008B5589" w:rsidRPr="008B5589" w:rsidRDefault="008B5589" w:rsidP="008B5589">
      <w:pPr>
        <w:pStyle w:val="EndNoteBibliography"/>
        <w:ind w:left="720" w:hanging="720"/>
        <w:rPr>
          <w:noProof/>
        </w:rPr>
      </w:pPr>
      <w:r w:rsidRPr="008B5589">
        <w:rPr>
          <w:b/>
          <w:noProof/>
        </w:rPr>
        <w:t>Moment GB. 1962.</w:t>
      </w:r>
      <w:r w:rsidRPr="008B5589">
        <w:rPr>
          <w:noProof/>
        </w:rPr>
        <w:t xml:space="preserve"> Reflexive selection - a possible answer to an old puzzle. </w:t>
      </w:r>
      <w:r w:rsidRPr="008B5589">
        <w:rPr>
          <w:i/>
          <w:noProof/>
        </w:rPr>
        <w:t>Science</w:t>
      </w:r>
      <w:r w:rsidRPr="008B5589">
        <w:rPr>
          <w:b/>
          <w:noProof/>
        </w:rPr>
        <w:t xml:space="preserve"> 136:</w:t>
      </w:r>
      <w:r w:rsidRPr="008B5589">
        <w:rPr>
          <w:noProof/>
        </w:rPr>
        <w:t xml:space="preserve"> 262-&amp;.</w:t>
      </w:r>
    </w:p>
    <w:p w14:paraId="220659B4" w14:textId="77777777" w:rsidR="008B5589" w:rsidRPr="008B5589" w:rsidRDefault="008B5589" w:rsidP="008B5589">
      <w:pPr>
        <w:pStyle w:val="EndNoteBibliography"/>
        <w:ind w:left="720" w:hanging="720"/>
        <w:rPr>
          <w:noProof/>
        </w:rPr>
      </w:pPr>
      <w:r w:rsidRPr="008B5589">
        <w:rPr>
          <w:b/>
          <w:noProof/>
        </w:rPr>
        <w:t>Oxford GS. 1991.</w:t>
      </w:r>
      <w:r w:rsidRPr="008B5589">
        <w:rPr>
          <w:noProof/>
        </w:rPr>
        <w:t xml:space="preserve"> Visible morph-frequency variation in allopatric and sympatric populations of two species of Enoplognatha (</w:t>
      </w:r>
      <w:r w:rsidRPr="008B5589">
        <w:rPr>
          <w:i/>
          <w:noProof/>
        </w:rPr>
        <w:t>Araneae: Theridiidae</w:t>
      </w:r>
      <w:r w:rsidRPr="008B5589">
        <w:rPr>
          <w:noProof/>
        </w:rPr>
        <w:t xml:space="preserve">). </w:t>
      </w:r>
      <w:r w:rsidRPr="008B5589">
        <w:rPr>
          <w:i/>
          <w:noProof/>
        </w:rPr>
        <w:t>Heredity</w:t>
      </w:r>
      <w:r w:rsidRPr="008B5589">
        <w:rPr>
          <w:b/>
          <w:noProof/>
        </w:rPr>
        <w:t xml:space="preserve"> 67:</w:t>
      </w:r>
      <w:r w:rsidRPr="008B5589">
        <w:rPr>
          <w:noProof/>
        </w:rPr>
        <w:t xml:space="preserve"> 317-324.</w:t>
      </w:r>
    </w:p>
    <w:p w14:paraId="22F43248" w14:textId="77777777" w:rsidR="008B5589" w:rsidRPr="008B5589" w:rsidRDefault="008B5589" w:rsidP="008B5589">
      <w:pPr>
        <w:pStyle w:val="EndNoteBibliography"/>
        <w:ind w:left="720" w:hanging="720"/>
        <w:rPr>
          <w:noProof/>
        </w:rPr>
      </w:pPr>
      <w:r w:rsidRPr="008B5589">
        <w:rPr>
          <w:b/>
          <w:noProof/>
        </w:rPr>
        <w:t>Oxford GS. 2009.</w:t>
      </w:r>
      <w:r w:rsidRPr="008B5589">
        <w:rPr>
          <w:noProof/>
        </w:rPr>
        <w:t xml:space="preserve"> An exuberant, undescribed colour polymorphism in Theridion californicum (Araneae, Theridiidae): implications for a theridiid pattern ground plan and the convergent evolution of visible morphs. </w:t>
      </w:r>
      <w:r w:rsidRPr="008B5589">
        <w:rPr>
          <w:i/>
          <w:noProof/>
        </w:rPr>
        <w:t>Biological Journal of the Linnean Society</w:t>
      </w:r>
      <w:r w:rsidRPr="008B5589">
        <w:rPr>
          <w:b/>
          <w:noProof/>
        </w:rPr>
        <w:t xml:space="preserve"> 96:</w:t>
      </w:r>
      <w:r w:rsidRPr="008B5589">
        <w:rPr>
          <w:noProof/>
        </w:rPr>
        <w:t xml:space="preserve"> 23-34.</w:t>
      </w:r>
    </w:p>
    <w:p w14:paraId="31904880" w14:textId="77777777" w:rsidR="008B5589" w:rsidRPr="008B5589" w:rsidRDefault="008B5589" w:rsidP="008B5589">
      <w:pPr>
        <w:pStyle w:val="EndNoteBibliography"/>
        <w:ind w:left="720" w:hanging="720"/>
        <w:rPr>
          <w:noProof/>
        </w:rPr>
      </w:pPr>
      <w:r w:rsidRPr="008B5589">
        <w:rPr>
          <w:b/>
          <w:noProof/>
        </w:rPr>
        <w:t>Oxford GS, Gillespie RG. 1998.</w:t>
      </w:r>
      <w:r w:rsidRPr="008B5589">
        <w:rPr>
          <w:noProof/>
        </w:rPr>
        <w:t xml:space="preserve"> Evolution and ecology of spider coloration. </w:t>
      </w:r>
      <w:r w:rsidRPr="008B5589">
        <w:rPr>
          <w:i/>
          <w:noProof/>
        </w:rPr>
        <w:t>Annual Review of Entomology</w:t>
      </w:r>
      <w:r w:rsidRPr="008B5589">
        <w:rPr>
          <w:b/>
          <w:noProof/>
        </w:rPr>
        <w:t xml:space="preserve"> 43:</w:t>
      </w:r>
      <w:r w:rsidRPr="008B5589">
        <w:rPr>
          <w:noProof/>
        </w:rPr>
        <w:t xml:space="preserve"> 619-643.</w:t>
      </w:r>
    </w:p>
    <w:p w14:paraId="5EC4C69F" w14:textId="77777777" w:rsidR="008B5589" w:rsidRPr="008B5589" w:rsidRDefault="008B5589" w:rsidP="008B5589">
      <w:pPr>
        <w:pStyle w:val="EndNoteBibliography"/>
        <w:ind w:left="720" w:hanging="720"/>
        <w:rPr>
          <w:noProof/>
        </w:rPr>
      </w:pPr>
      <w:r w:rsidRPr="008B5589">
        <w:rPr>
          <w:b/>
          <w:noProof/>
        </w:rPr>
        <w:t>Oxford GS, Gillespie RG. 2001.</w:t>
      </w:r>
      <w:r w:rsidRPr="008B5589">
        <w:rPr>
          <w:noProof/>
        </w:rPr>
        <w:t xml:space="preserve"> Portraits of evolution: Studies of coloration in Hawaiian spiders. </w:t>
      </w:r>
      <w:r w:rsidRPr="008B5589">
        <w:rPr>
          <w:i/>
          <w:noProof/>
        </w:rPr>
        <w:t>Bioscience</w:t>
      </w:r>
      <w:r w:rsidRPr="008B5589">
        <w:rPr>
          <w:b/>
          <w:noProof/>
        </w:rPr>
        <w:t xml:space="preserve"> 51:</w:t>
      </w:r>
      <w:r w:rsidRPr="008B5589">
        <w:rPr>
          <w:noProof/>
        </w:rPr>
        <w:t xml:space="preserve"> 521-528.</w:t>
      </w:r>
    </w:p>
    <w:p w14:paraId="3D471002" w14:textId="77777777" w:rsidR="008B5589" w:rsidRPr="008B5589" w:rsidRDefault="008B5589" w:rsidP="008B5589">
      <w:pPr>
        <w:pStyle w:val="EndNoteBibliography"/>
        <w:ind w:left="720" w:hanging="720"/>
        <w:rPr>
          <w:noProof/>
        </w:rPr>
      </w:pPr>
      <w:r w:rsidRPr="008B5589">
        <w:rPr>
          <w:b/>
          <w:noProof/>
        </w:rPr>
        <w:t>Oxford GS, Reillo PR. 1993.</w:t>
      </w:r>
      <w:r w:rsidRPr="008B5589">
        <w:rPr>
          <w:noProof/>
        </w:rPr>
        <w:t xml:space="preserve"> Trans-continental, visible morph-frequency variation at homologous loci in two species of spider, </w:t>
      </w:r>
      <w:r w:rsidRPr="008B5589">
        <w:rPr>
          <w:i/>
          <w:noProof/>
        </w:rPr>
        <w:t xml:space="preserve">Enoplognatha ovata </w:t>
      </w:r>
      <w:r w:rsidRPr="008B5589">
        <w:rPr>
          <w:noProof/>
        </w:rPr>
        <w:t xml:space="preserve">and </w:t>
      </w:r>
      <w:r w:rsidRPr="008B5589">
        <w:rPr>
          <w:i/>
          <w:noProof/>
        </w:rPr>
        <w:t>E. latimana</w:t>
      </w:r>
      <w:r w:rsidRPr="008B5589">
        <w:rPr>
          <w:noProof/>
        </w:rPr>
        <w:t xml:space="preserve">. </w:t>
      </w:r>
      <w:r w:rsidRPr="008B5589">
        <w:rPr>
          <w:i/>
          <w:noProof/>
        </w:rPr>
        <w:t>Biological Journal of the Linnean Society</w:t>
      </w:r>
      <w:r w:rsidRPr="008B5589">
        <w:rPr>
          <w:b/>
          <w:noProof/>
        </w:rPr>
        <w:t xml:space="preserve"> 50:</w:t>
      </w:r>
      <w:r w:rsidRPr="008B5589">
        <w:rPr>
          <w:noProof/>
        </w:rPr>
        <w:t xml:space="preserve"> 235-253.</w:t>
      </w:r>
    </w:p>
    <w:p w14:paraId="0F554EC7" w14:textId="77777777" w:rsidR="008B5589" w:rsidRPr="008B5589" w:rsidRDefault="008B5589" w:rsidP="008B5589">
      <w:pPr>
        <w:pStyle w:val="EndNoteBibliography"/>
        <w:ind w:left="720" w:hanging="720"/>
        <w:rPr>
          <w:noProof/>
        </w:rPr>
      </w:pPr>
      <w:r w:rsidRPr="008B5589">
        <w:rPr>
          <w:b/>
          <w:noProof/>
        </w:rPr>
        <w:t>Poulton EB. 1884.</w:t>
      </w:r>
      <w:r w:rsidRPr="008B5589">
        <w:rPr>
          <w:noProof/>
        </w:rPr>
        <w:t xml:space="preserve"> Notes upon, or suggested by, the colours, markings, and protective attitudes of certain lepidopterous larvae and pupae, and of a phytophagous hymenopterous larva. </w:t>
      </w:r>
      <w:r w:rsidRPr="008B5589">
        <w:rPr>
          <w:i/>
          <w:noProof/>
        </w:rPr>
        <w:t>Transactions of the Entomological Society of London</w:t>
      </w:r>
      <w:r w:rsidRPr="008B5589">
        <w:rPr>
          <w:b/>
          <w:noProof/>
        </w:rPr>
        <w:t xml:space="preserve"> 1884:</w:t>
      </w:r>
      <w:r w:rsidRPr="008B5589">
        <w:rPr>
          <w:noProof/>
        </w:rPr>
        <w:t xml:space="preserve"> 27-60.</w:t>
      </w:r>
    </w:p>
    <w:p w14:paraId="774437BD" w14:textId="77777777" w:rsidR="008B5589" w:rsidRPr="008B5589" w:rsidRDefault="008B5589" w:rsidP="008B5589">
      <w:pPr>
        <w:pStyle w:val="EndNoteBibliography"/>
        <w:ind w:left="720" w:hanging="720"/>
        <w:rPr>
          <w:noProof/>
        </w:rPr>
      </w:pPr>
      <w:r w:rsidRPr="008B5589">
        <w:rPr>
          <w:b/>
          <w:noProof/>
        </w:rPr>
        <w:t>Rothschild M. 1963.</w:t>
      </w:r>
      <w:r w:rsidRPr="008B5589">
        <w:rPr>
          <w:noProof/>
        </w:rPr>
        <w:t xml:space="preserve"> Is the Buff Ermine (</w:t>
      </w:r>
      <w:r w:rsidRPr="008B5589">
        <w:rPr>
          <w:i/>
          <w:noProof/>
        </w:rPr>
        <w:t>Spilosoma lutea (Huf.)</w:t>
      </w:r>
      <w:r w:rsidRPr="008B5589">
        <w:rPr>
          <w:noProof/>
        </w:rPr>
        <w:t>) a mimic of the White Ermine (</w:t>
      </w:r>
      <w:r w:rsidRPr="008B5589">
        <w:rPr>
          <w:i/>
          <w:noProof/>
        </w:rPr>
        <w:t>Spilosoma lubricipeda (L.)</w:t>
      </w:r>
      <w:r w:rsidRPr="008B5589">
        <w:rPr>
          <w:noProof/>
        </w:rPr>
        <w:t xml:space="preserve">). </w:t>
      </w:r>
      <w:r w:rsidRPr="008B5589">
        <w:rPr>
          <w:i/>
          <w:noProof/>
        </w:rPr>
        <w:t>Proceedings of the Entomological Society of London</w:t>
      </w:r>
      <w:r w:rsidRPr="008B5589">
        <w:rPr>
          <w:b/>
          <w:noProof/>
        </w:rPr>
        <w:t xml:space="preserve"> 38:</w:t>
      </w:r>
      <w:r w:rsidRPr="008B5589">
        <w:rPr>
          <w:noProof/>
        </w:rPr>
        <w:t xml:space="preserve"> 159-164.</w:t>
      </w:r>
    </w:p>
    <w:p w14:paraId="2419E4EC" w14:textId="77777777" w:rsidR="008B5589" w:rsidRPr="008B5589" w:rsidRDefault="008B5589" w:rsidP="008B5589">
      <w:pPr>
        <w:pStyle w:val="EndNoteBibliography"/>
        <w:ind w:left="720" w:hanging="720"/>
        <w:rPr>
          <w:noProof/>
        </w:rPr>
      </w:pPr>
      <w:r w:rsidRPr="008B5589">
        <w:rPr>
          <w:b/>
          <w:noProof/>
        </w:rPr>
        <w:t>Rowe C. 2013.</w:t>
      </w:r>
      <w:r w:rsidRPr="008B5589">
        <w:rPr>
          <w:noProof/>
        </w:rPr>
        <w:t xml:space="preserve"> Receiver psychology: a receiver's perspective. </w:t>
      </w:r>
      <w:r w:rsidRPr="008B5589">
        <w:rPr>
          <w:i/>
          <w:noProof/>
        </w:rPr>
        <w:t>Animal Behaviour</w:t>
      </w:r>
      <w:r w:rsidRPr="008B5589">
        <w:rPr>
          <w:b/>
          <w:noProof/>
        </w:rPr>
        <w:t xml:space="preserve"> 85:</w:t>
      </w:r>
      <w:r w:rsidRPr="008B5589">
        <w:rPr>
          <w:noProof/>
        </w:rPr>
        <w:t xml:space="preserve"> 517-523.</w:t>
      </w:r>
    </w:p>
    <w:p w14:paraId="0630327E" w14:textId="77777777" w:rsidR="008B5589" w:rsidRPr="008B5589" w:rsidRDefault="008B5589" w:rsidP="008B5589">
      <w:pPr>
        <w:pStyle w:val="EndNoteBibliography"/>
        <w:ind w:left="720" w:hanging="720"/>
        <w:rPr>
          <w:noProof/>
        </w:rPr>
      </w:pPr>
      <w:r w:rsidRPr="008B5589">
        <w:rPr>
          <w:b/>
          <w:noProof/>
        </w:rPr>
        <w:t>Ruxton GD, Sherratt TN, Speed MP. 2004.</w:t>
      </w:r>
      <w:r w:rsidRPr="008B5589">
        <w:rPr>
          <w:noProof/>
        </w:rPr>
        <w:t xml:space="preserve"> </w:t>
      </w:r>
      <w:r w:rsidRPr="008B5589">
        <w:rPr>
          <w:i/>
          <w:noProof/>
        </w:rPr>
        <w:t>Avoiding attack: the evolutionary ecology of crypsis, warning signals, and mimicry</w:t>
      </w:r>
      <w:r w:rsidRPr="008B5589">
        <w:rPr>
          <w:noProof/>
        </w:rPr>
        <w:t>. Oxford University Press.</w:t>
      </w:r>
    </w:p>
    <w:p w14:paraId="62CB1ECD" w14:textId="77777777" w:rsidR="008B5589" w:rsidRPr="008B5589" w:rsidRDefault="008B5589" w:rsidP="008B5589">
      <w:pPr>
        <w:pStyle w:val="EndNoteBibliography"/>
        <w:ind w:left="720" w:hanging="720"/>
        <w:rPr>
          <w:noProof/>
        </w:rPr>
      </w:pPr>
      <w:r w:rsidRPr="008B5589">
        <w:rPr>
          <w:b/>
          <w:noProof/>
        </w:rPr>
        <w:lastRenderedPageBreak/>
        <w:t>Sherratt TN. 2008.</w:t>
      </w:r>
      <w:r w:rsidRPr="008B5589">
        <w:rPr>
          <w:noProof/>
        </w:rPr>
        <w:t xml:space="preserve"> The evolution of Mullerian mimicry. </w:t>
      </w:r>
      <w:r w:rsidRPr="008B5589">
        <w:rPr>
          <w:i/>
          <w:noProof/>
        </w:rPr>
        <w:t>Naturwissenschaften</w:t>
      </w:r>
      <w:r w:rsidRPr="008B5589">
        <w:rPr>
          <w:b/>
          <w:noProof/>
        </w:rPr>
        <w:t xml:space="preserve"> 95:</w:t>
      </w:r>
      <w:r w:rsidRPr="008B5589">
        <w:rPr>
          <w:noProof/>
        </w:rPr>
        <w:t xml:space="preserve"> 681-695.</w:t>
      </w:r>
    </w:p>
    <w:p w14:paraId="1937D660" w14:textId="77777777" w:rsidR="008B5589" w:rsidRPr="008B5589" w:rsidRDefault="008B5589" w:rsidP="008B5589">
      <w:pPr>
        <w:pStyle w:val="EndNoteBibliography"/>
        <w:ind w:left="720" w:hanging="720"/>
        <w:rPr>
          <w:noProof/>
        </w:rPr>
      </w:pPr>
      <w:r w:rsidRPr="008B5589">
        <w:rPr>
          <w:b/>
          <w:noProof/>
        </w:rPr>
        <w:t>Sherratt TN, Harvey IF. 1993.</w:t>
      </w:r>
      <w:r w:rsidRPr="008B5589">
        <w:rPr>
          <w:noProof/>
        </w:rPr>
        <w:t xml:space="preserve"> Frequency-Dependent Food Selection by Arthropods - a Review. </w:t>
      </w:r>
      <w:r w:rsidRPr="008B5589">
        <w:rPr>
          <w:i/>
          <w:noProof/>
        </w:rPr>
        <w:t>Biological Journal of the Linnean Society</w:t>
      </w:r>
      <w:r w:rsidRPr="008B5589">
        <w:rPr>
          <w:b/>
          <w:noProof/>
        </w:rPr>
        <w:t xml:space="preserve"> 48:</w:t>
      </w:r>
      <w:r w:rsidRPr="008B5589">
        <w:rPr>
          <w:noProof/>
        </w:rPr>
        <w:t xml:space="preserve"> 167-186.</w:t>
      </w:r>
    </w:p>
    <w:p w14:paraId="297D4D32" w14:textId="77777777" w:rsidR="008B5589" w:rsidRPr="008B5589" w:rsidRDefault="008B5589" w:rsidP="008B5589">
      <w:pPr>
        <w:pStyle w:val="EndNoteBibliography"/>
        <w:ind w:left="720" w:hanging="720"/>
        <w:rPr>
          <w:noProof/>
        </w:rPr>
      </w:pPr>
      <w:r w:rsidRPr="008B5589">
        <w:rPr>
          <w:b/>
          <w:noProof/>
        </w:rPr>
        <w:t>Speed MP. 2000.</w:t>
      </w:r>
      <w:r w:rsidRPr="008B5589">
        <w:rPr>
          <w:noProof/>
        </w:rPr>
        <w:t xml:space="preserve"> Warning signals, receiver psychology and predator memory. </w:t>
      </w:r>
      <w:r w:rsidRPr="008B5589">
        <w:rPr>
          <w:i/>
          <w:noProof/>
        </w:rPr>
        <w:t>Animal Behaviour</w:t>
      </w:r>
      <w:r w:rsidRPr="008B5589">
        <w:rPr>
          <w:b/>
          <w:noProof/>
        </w:rPr>
        <w:t xml:space="preserve"> 60:</w:t>
      </w:r>
      <w:r w:rsidRPr="008B5589">
        <w:rPr>
          <w:noProof/>
        </w:rPr>
        <w:t xml:space="preserve"> 269-278.</w:t>
      </w:r>
    </w:p>
    <w:p w14:paraId="7CF53977" w14:textId="77777777" w:rsidR="008B5589" w:rsidRPr="008B5589" w:rsidRDefault="008B5589" w:rsidP="008B5589">
      <w:pPr>
        <w:pStyle w:val="EndNoteBibliography"/>
        <w:ind w:left="720" w:hanging="720"/>
        <w:rPr>
          <w:noProof/>
        </w:rPr>
      </w:pPr>
      <w:r w:rsidRPr="008B5589">
        <w:rPr>
          <w:b/>
          <w:noProof/>
        </w:rPr>
        <w:t>Stevens M, Merilaita S. 2011.</w:t>
      </w:r>
      <w:r w:rsidRPr="008B5589">
        <w:rPr>
          <w:noProof/>
        </w:rPr>
        <w:t xml:space="preserve"> </w:t>
      </w:r>
      <w:r w:rsidRPr="008B5589">
        <w:rPr>
          <w:i/>
          <w:noProof/>
        </w:rPr>
        <w:t>Animal Camouflage</w:t>
      </w:r>
      <w:r w:rsidRPr="008B5589">
        <w:rPr>
          <w:noProof/>
        </w:rPr>
        <w:t>. Cambridge University Press.</w:t>
      </w:r>
    </w:p>
    <w:p w14:paraId="3042CB16" w14:textId="77777777" w:rsidR="008B5589" w:rsidRPr="008B5589" w:rsidRDefault="008B5589" w:rsidP="008B5589">
      <w:pPr>
        <w:pStyle w:val="EndNoteBibliography"/>
        <w:ind w:left="720" w:hanging="720"/>
        <w:rPr>
          <w:noProof/>
        </w:rPr>
      </w:pPr>
      <w:r w:rsidRPr="008B5589">
        <w:rPr>
          <w:b/>
          <w:noProof/>
        </w:rPr>
        <w:t>Surmacki A, Ozarowska-Nowicka A, Rosin ZM. 2013.</w:t>
      </w:r>
      <w:r w:rsidRPr="008B5589">
        <w:rPr>
          <w:noProof/>
        </w:rPr>
        <w:t xml:space="preserve"> Color polymorphism in a land snail Cepaea nemoralis (Pulmonata: Helicidae) as viewed by potential avian predators. </w:t>
      </w:r>
      <w:r w:rsidRPr="008B5589">
        <w:rPr>
          <w:i/>
          <w:noProof/>
        </w:rPr>
        <w:t>Naturwissenschaften</w:t>
      </w:r>
      <w:r w:rsidRPr="008B5589">
        <w:rPr>
          <w:b/>
          <w:noProof/>
        </w:rPr>
        <w:t xml:space="preserve"> 100:</w:t>
      </w:r>
      <w:r w:rsidRPr="008B5589">
        <w:rPr>
          <w:noProof/>
        </w:rPr>
        <w:t xml:space="preserve"> 533-540.</w:t>
      </w:r>
    </w:p>
    <w:p w14:paraId="4BFD3F02" w14:textId="77777777" w:rsidR="008B5589" w:rsidRPr="008B5589" w:rsidRDefault="008B5589" w:rsidP="008B5589">
      <w:pPr>
        <w:pStyle w:val="EndNoteBibliography"/>
        <w:ind w:left="720" w:hanging="720"/>
        <w:rPr>
          <w:noProof/>
        </w:rPr>
      </w:pPr>
      <w:r w:rsidRPr="008B5589">
        <w:rPr>
          <w:b/>
          <w:noProof/>
        </w:rPr>
        <w:t>Tinbergen L. 1960.</w:t>
      </w:r>
      <w:r w:rsidRPr="008B5589">
        <w:rPr>
          <w:noProof/>
        </w:rPr>
        <w:t xml:space="preserve"> The natural control of insects in pinewoods. I. Factors influencing the intensity of predation by song-birds. </w:t>
      </w:r>
      <w:r w:rsidRPr="008B5589">
        <w:rPr>
          <w:i/>
          <w:noProof/>
        </w:rPr>
        <w:t>Archives Néerlandaises de Zoologie</w:t>
      </w:r>
      <w:r w:rsidRPr="008B5589">
        <w:rPr>
          <w:b/>
          <w:noProof/>
        </w:rPr>
        <w:t xml:space="preserve"> 13:</w:t>
      </w:r>
      <w:r w:rsidRPr="008B5589">
        <w:rPr>
          <w:noProof/>
        </w:rPr>
        <w:t xml:space="preserve"> 265-336.</w:t>
      </w:r>
    </w:p>
    <w:p w14:paraId="0303E714" w14:textId="77777777" w:rsidR="008B5589" w:rsidRPr="008B5589" w:rsidRDefault="008B5589" w:rsidP="008B5589">
      <w:pPr>
        <w:pStyle w:val="EndNoteBibliography"/>
        <w:ind w:left="720" w:hanging="720"/>
        <w:rPr>
          <w:noProof/>
        </w:rPr>
      </w:pPr>
      <w:r w:rsidRPr="008B5589">
        <w:rPr>
          <w:b/>
          <w:noProof/>
        </w:rPr>
        <w:t>Yoder JB, Nuismer SL. 2010.</w:t>
      </w:r>
      <w:r w:rsidRPr="008B5589">
        <w:rPr>
          <w:noProof/>
        </w:rPr>
        <w:t xml:space="preserve"> When does coevolution promote diversification? </w:t>
      </w:r>
      <w:r w:rsidRPr="008B5589">
        <w:rPr>
          <w:i/>
          <w:noProof/>
        </w:rPr>
        <w:t>American Naturalist</w:t>
      </w:r>
      <w:r w:rsidRPr="008B5589">
        <w:rPr>
          <w:b/>
          <w:noProof/>
        </w:rPr>
        <w:t xml:space="preserve"> 176:</w:t>
      </w:r>
      <w:r w:rsidRPr="008B5589">
        <w:rPr>
          <w:noProof/>
        </w:rPr>
        <w:t xml:space="preserve"> 802-817.</w:t>
      </w:r>
    </w:p>
    <w:p w14:paraId="07341704" w14:textId="4D66FCFA" w:rsidR="001F4391" w:rsidRDefault="00D32D31" w:rsidP="00AD04D2">
      <w:pPr>
        <w:autoSpaceDE w:val="0"/>
        <w:autoSpaceDN w:val="0"/>
        <w:adjustRightInd w:val="0"/>
      </w:pPr>
      <w:r>
        <w:fldChar w:fldCharType="end"/>
      </w:r>
    </w:p>
    <w:p w14:paraId="28140792" w14:textId="77777777" w:rsidR="001F4391" w:rsidRDefault="001F4391">
      <w:r>
        <w:br w:type="page"/>
      </w:r>
    </w:p>
    <w:p w14:paraId="05243B2F" w14:textId="48A2C95E" w:rsidR="001F4391" w:rsidRDefault="001F4391" w:rsidP="00AD04D2">
      <w:pPr>
        <w:autoSpaceDE w:val="0"/>
        <w:autoSpaceDN w:val="0"/>
        <w:adjustRightInd w:val="0"/>
        <w:rPr>
          <w:b/>
        </w:rPr>
      </w:pPr>
      <w:r w:rsidRPr="001F4391">
        <w:rPr>
          <w:b/>
        </w:rPr>
        <w:lastRenderedPageBreak/>
        <w:t>Figure Captions</w:t>
      </w:r>
    </w:p>
    <w:p w14:paraId="6469C476" w14:textId="34C16463" w:rsidR="001F4391" w:rsidRDefault="00586142" w:rsidP="00586142">
      <w:pPr>
        <w:autoSpaceDE w:val="0"/>
        <w:autoSpaceDN w:val="0"/>
        <w:adjustRightInd w:val="0"/>
        <w:jc w:val="center"/>
        <w:rPr>
          <w:b/>
        </w:rPr>
      </w:pPr>
      <w:r>
        <w:rPr>
          <w:b/>
          <w:noProof/>
        </w:rPr>
        <w:drawing>
          <wp:inline distT="0" distB="0" distL="0" distR="0" wp14:anchorId="7CD07DE5" wp14:editId="1C019FBE">
            <wp:extent cx="3175635" cy="3417724"/>
            <wp:effectExtent l="0" t="0" r="0" b="11430"/>
            <wp:docPr id="1" name="Picture 1" descr="../AnalysisInR/finalFigureMaterials/fig1/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isInR/finalFigureMaterials/fig1/Fig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1013" cy="3445036"/>
                    </a:xfrm>
                    <a:prstGeom prst="rect">
                      <a:avLst/>
                    </a:prstGeom>
                    <a:noFill/>
                    <a:ln>
                      <a:noFill/>
                    </a:ln>
                  </pic:spPr>
                </pic:pic>
              </a:graphicData>
            </a:graphic>
          </wp:inline>
        </w:drawing>
      </w:r>
    </w:p>
    <w:p w14:paraId="6E1D279E" w14:textId="77777777" w:rsidR="00586142" w:rsidRDefault="00586142" w:rsidP="00AD04D2">
      <w:pPr>
        <w:autoSpaceDE w:val="0"/>
        <w:autoSpaceDN w:val="0"/>
        <w:adjustRightInd w:val="0"/>
        <w:rPr>
          <w:b/>
        </w:rPr>
      </w:pPr>
    </w:p>
    <w:p w14:paraId="1B3F64C0" w14:textId="2A559C9A" w:rsidR="001F4391" w:rsidRDefault="001F4391" w:rsidP="001F4391">
      <w:pPr>
        <w:pStyle w:val="Caption"/>
        <w:jc w:val="both"/>
        <w:rPr>
          <w:b w:val="0"/>
        </w:rPr>
      </w:pPr>
      <w:r>
        <w:t xml:space="preserve">Figure 1: </w:t>
      </w:r>
      <w:r>
        <w:rPr>
          <w:b w:val="0"/>
        </w:rPr>
        <w:t>The number of morphs maintained within each species (A and B) and across both combined for sympatric and allopatric populations</w:t>
      </w:r>
      <w:r w:rsidR="00AC49B9">
        <w:rPr>
          <w:b w:val="0"/>
        </w:rPr>
        <w:t xml:space="preserve"> over 50 replicates each</w:t>
      </w:r>
      <w:r>
        <w:rPr>
          <w:b w:val="0"/>
        </w:rPr>
        <w:t xml:space="preserve">. In (a) and (b) predators exhibit apostatic selection, whereas in (c) and (d) they exhibit dietary wariness. </w:t>
      </w:r>
      <w:r w:rsidR="007F2B73">
        <w:rPr>
          <w:b w:val="0"/>
        </w:rPr>
        <w:t xml:space="preserve"> Boxes represent upper and lower quartiles, and whiskers represent the highest and lowest values without the outliers (circles).</w:t>
      </w:r>
    </w:p>
    <w:p w14:paraId="158FDCAE" w14:textId="77777777" w:rsidR="001F4391" w:rsidRDefault="001F4391" w:rsidP="00AD04D2">
      <w:pPr>
        <w:autoSpaceDE w:val="0"/>
        <w:autoSpaceDN w:val="0"/>
        <w:adjustRightInd w:val="0"/>
        <w:rPr>
          <w:b/>
        </w:rPr>
      </w:pPr>
    </w:p>
    <w:p w14:paraId="62C63088" w14:textId="3A14306B" w:rsidR="00586142" w:rsidRDefault="00586142" w:rsidP="00586142">
      <w:pPr>
        <w:autoSpaceDE w:val="0"/>
        <w:autoSpaceDN w:val="0"/>
        <w:adjustRightInd w:val="0"/>
        <w:jc w:val="center"/>
        <w:rPr>
          <w:b/>
        </w:rPr>
      </w:pPr>
      <w:r>
        <w:rPr>
          <w:b/>
          <w:noProof/>
        </w:rPr>
        <w:drawing>
          <wp:inline distT="0" distB="0" distL="0" distR="0" wp14:anchorId="188B2CCC" wp14:editId="5C0F4069">
            <wp:extent cx="2172335" cy="2404332"/>
            <wp:effectExtent l="0" t="0" r="12065" b="8890"/>
            <wp:docPr id="2" name="Picture 2" descr="../AnalysisInR/finalFigureMaterials/Fig2new/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alysisInR/finalFigureMaterials/Fig2new/fig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9934" cy="2412743"/>
                    </a:xfrm>
                    <a:prstGeom prst="rect">
                      <a:avLst/>
                    </a:prstGeom>
                    <a:noFill/>
                    <a:ln>
                      <a:noFill/>
                    </a:ln>
                  </pic:spPr>
                </pic:pic>
              </a:graphicData>
            </a:graphic>
          </wp:inline>
        </w:drawing>
      </w:r>
    </w:p>
    <w:p w14:paraId="5EC270AF" w14:textId="3165985D" w:rsidR="001F4391" w:rsidRDefault="001F4391" w:rsidP="001F4391">
      <w:pPr>
        <w:pStyle w:val="Caption"/>
        <w:rPr>
          <w:b w:val="0"/>
        </w:rPr>
      </w:pPr>
      <w:r>
        <w:t xml:space="preserve">Figure 2: </w:t>
      </w:r>
      <w:r>
        <w:rPr>
          <w:b w:val="0"/>
        </w:rPr>
        <w:t>The morph-frequency overlap (</w:t>
      </w:r>
      <w:r w:rsidRPr="003855EF">
        <w:rPr>
          <w:b w:val="0"/>
          <w:i/>
        </w:rPr>
        <w:t>O</w:t>
      </w:r>
      <w:r w:rsidRPr="003855EF">
        <w:rPr>
          <w:b w:val="0"/>
          <w:i/>
          <w:vertAlign w:val="subscript"/>
        </w:rPr>
        <w:t>AB</w:t>
      </w:r>
      <w:r w:rsidRPr="003855EF">
        <w:t>)</w:t>
      </w:r>
      <w:r>
        <w:t xml:space="preserve"> </w:t>
      </w:r>
      <w:r>
        <w:rPr>
          <w:b w:val="0"/>
        </w:rPr>
        <w:t xml:space="preserve">between all morphs in each species, </w:t>
      </w:r>
      <w:r w:rsidR="00AC49B9">
        <w:rPr>
          <w:b w:val="0"/>
        </w:rPr>
        <w:t>over 50 replicates each</w:t>
      </w:r>
      <w:r>
        <w:rPr>
          <w:b w:val="0"/>
        </w:rPr>
        <w:t>. In allopatry the species share more morphs than in sympatry.</w:t>
      </w:r>
      <w:r w:rsidR="007F2B73" w:rsidRPr="007F2B73">
        <w:rPr>
          <w:b w:val="0"/>
        </w:rPr>
        <w:t xml:space="preserve"> </w:t>
      </w:r>
      <w:r w:rsidR="007F2B73">
        <w:rPr>
          <w:b w:val="0"/>
        </w:rPr>
        <w:t>Boxes represent upper and lower quartiles, and whiskers represent the highest and lowest values without the outliers (circles).</w:t>
      </w:r>
    </w:p>
    <w:p w14:paraId="4B11B1F0" w14:textId="77777777" w:rsidR="001F4391" w:rsidRDefault="001F4391" w:rsidP="00AD04D2">
      <w:pPr>
        <w:autoSpaceDE w:val="0"/>
        <w:autoSpaceDN w:val="0"/>
        <w:adjustRightInd w:val="0"/>
        <w:rPr>
          <w:b/>
        </w:rPr>
      </w:pPr>
    </w:p>
    <w:p w14:paraId="0559FECA" w14:textId="2EE33729" w:rsidR="00586142" w:rsidRPr="001F4391" w:rsidRDefault="00586142" w:rsidP="00E85FEA">
      <w:pPr>
        <w:autoSpaceDE w:val="0"/>
        <w:autoSpaceDN w:val="0"/>
        <w:adjustRightInd w:val="0"/>
        <w:jc w:val="center"/>
        <w:rPr>
          <w:b/>
        </w:rPr>
      </w:pPr>
      <w:r>
        <w:rPr>
          <w:b/>
          <w:noProof/>
        </w:rPr>
        <w:lastRenderedPageBreak/>
        <w:drawing>
          <wp:inline distT="0" distB="0" distL="0" distR="0" wp14:anchorId="7FDF7A11" wp14:editId="31608E6E">
            <wp:extent cx="4001135" cy="2000568"/>
            <wp:effectExtent l="0" t="0" r="0" b="6350"/>
            <wp:docPr id="3" name="Picture 3" descr="../AnalysisInR/finalFigureMaterials/fig3new/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alysisInR/finalFigureMaterials/fig3new/Fig3.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3395" cy="2011698"/>
                    </a:xfrm>
                    <a:prstGeom prst="rect">
                      <a:avLst/>
                    </a:prstGeom>
                    <a:noFill/>
                    <a:ln>
                      <a:noFill/>
                    </a:ln>
                  </pic:spPr>
                </pic:pic>
              </a:graphicData>
            </a:graphic>
          </wp:inline>
        </w:drawing>
      </w:r>
    </w:p>
    <w:p w14:paraId="7FB55BA3" w14:textId="2192E827" w:rsidR="001F4391" w:rsidRDefault="001F4391" w:rsidP="001F4391">
      <w:pPr>
        <w:pStyle w:val="Caption"/>
        <w:rPr>
          <w:b w:val="0"/>
        </w:rPr>
      </w:pPr>
      <w:r>
        <w:t xml:space="preserve">Figure 3: </w:t>
      </w:r>
      <w:r w:rsidRPr="006621D0">
        <w:rPr>
          <w:b w:val="0"/>
        </w:rPr>
        <w:t>Results for the condition representing the snail/thrush scenario</w:t>
      </w:r>
      <w:r>
        <w:rPr>
          <w:b w:val="0"/>
        </w:rPr>
        <w:t xml:space="preserve"> detailed in the methods, showing the number of morphs maintained within each species (A and B) and across both combined for sympatric and allopatric populations under a regime of dietary wariness. </w:t>
      </w:r>
      <w:r w:rsidR="00AC49B9">
        <w:rPr>
          <w:b w:val="0"/>
        </w:rPr>
        <w:t>Results are shown over 50 replicates.</w:t>
      </w:r>
      <w:r w:rsidR="007F2B73" w:rsidRPr="007F2B73">
        <w:rPr>
          <w:b w:val="0"/>
        </w:rPr>
        <w:t xml:space="preserve"> </w:t>
      </w:r>
      <w:r w:rsidR="007F2B73">
        <w:rPr>
          <w:b w:val="0"/>
        </w:rPr>
        <w:t>Boxes represent upper and lower quartiles, and whiskers represent the highest and lowest values without the outliers (circles).</w:t>
      </w:r>
    </w:p>
    <w:p w14:paraId="77FB1423" w14:textId="77777777" w:rsidR="00A60B31" w:rsidRPr="00A60B31" w:rsidRDefault="00A60B31" w:rsidP="00A60B31">
      <w:bookmarkStart w:id="0" w:name="_GoBack"/>
      <w:bookmarkEnd w:id="0"/>
    </w:p>
    <w:p w14:paraId="6B8974B2" w14:textId="7AC71ADC" w:rsidR="001F4391" w:rsidRDefault="00A60B31" w:rsidP="00A60B31">
      <w:pPr>
        <w:jc w:val="center"/>
      </w:pPr>
      <w:r>
        <w:rPr>
          <w:noProof/>
        </w:rPr>
        <w:drawing>
          <wp:inline distT="0" distB="0" distL="0" distR="0" wp14:anchorId="02B7538D" wp14:editId="7E5AAF11">
            <wp:extent cx="2835347" cy="1729740"/>
            <wp:effectExtent l="0" t="0" r="9525" b="0"/>
            <wp:docPr id="4" name="Picture 4" descr="../AnalysisInR/finalFigureMaterials/fig4/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alysisInR/finalFigureMaterials/fig4/fig4.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8288" cy="1737635"/>
                    </a:xfrm>
                    <a:prstGeom prst="rect">
                      <a:avLst/>
                    </a:prstGeom>
                    <a:noFill/>
                    <a:ln>
                      <a:noFill/>
                    </a:ln>
                  </pic:spPr>
                </pic:pic>
              </a:graphicData>
            </a:graphic>
          </wp:inline>
        </w:drawing>
      </w:r>
    </w:p>
    <w:p w14:paraId="5222A139" w14:textId="1BE0D4C5" w:rsidR="001F4391" w:rsidRPr="0020299B" w:rsidRDefault="001F4391" w:rsidP="001F4391">
      <w:pPr>
        <w:pStyle w:val="Caption"/>
        <w:rPr>
          <w:b w:val="0"/>
        </w:rPr>
      </w:pPr>
      <w:r>
        <w:t xml:space="preserve">Figure 4: </w:t>
      </w:r>
      <w:r w:rsidRPr="0020299B">
        <w:rPr>
          <w:b w:val="0"/>
        </w:rPr>
        <w:t>The morph-frequency overlap (</w:t>
      </w:r>
      <w:r w:rsidRPr="0020299B">
        <w:rPr>
          <w:b w:val="0"/>
          <w:i/>
        </w:rPr>
        <w:t>O</w:t>
      </w:r>
      <w:r w:rsidRPr="0020299B">
        <w:rPr>
          <w:b w:val="0"/>
          <w:i/>
          <w:vertAlign w:val="subscript"/>
        </w:rPr>
        <w:t>AB</w:t>
      </w:r>
      <w:r w:rsidRPr="0020299B">
        <w:t xml:space="preserve">) </w:t>
      </w:r>
      <w:r w:rsidRPr="0020299B">
        <w:rPr>
          <w:b w:val="0"/>
        </w:rPr>
        <w:t xml:space="preserve">between all morphs in each species, taken over 50 replications of the </w:t>
      </w:r>
      <w:r>
        <w:rPr>
          <w:b w:val="0"/>
        </w:rPr>
        <w:t xml:space="preserve">snail/thrush </w:t>
      </w:r>
      <w:r w:rsidRPr="0020299B">
        <w:rPr>
          <w:b w:val="0"/>
        </w:rPr>
        <w:t>model</w:t>
      </w:r>
      <w:r>
        <w:rPr>
          <w:b w:val="0"/>
        </w:rPr>
        <w:t>. As before i</w:t>
      </w:r>
      <w:r w:rsidRPr="0020299B">
        <w:rPr>
          <w:b w:val="0"/>
        </w:rPr>
        <w:t>n allopatry the species share more morphs than in sympatry.</w:t>
      </w:r>
      <w:r w:rsidR="007F2B73" w:rsidRPr="007F2B73">
        <w:rPr>
          <w:b w:val="0"/>
        </w:rPr>
        <w:t xml:space="preserve"> </w:t>
      </w:r>
      <w:r w:rsidR="007F2B73">
        <w:rPr>
          <w:b w:val="0"/>
        </w:rPr>
        <w:t>Boxes represent upper and lower quartiles, and whiskers represent the highest and lowest values without the outliers (circles).</w:t>
      </w:r>
    </w:p>
    <w:p w14:paraId="77E40EAE" w14:textId="7D92C59F" w:rsidR="00B004B8" w:rsidRDefault="00722BBA" w:rsidP="00AD04D2">
      <w:pPr>
        <w:autoSpaceDE w:val="0"/>
        <w:autoSpaceDN w:val="0"/>
        <w:adjustRightInd w:val="0"/>
      </w:pPr>
      <w:r>
        <w:fldChar w:fldCharType="begin"/>
      </w:r>
      <w:r>
        <w:instrText xml:space="preserve"> ADDIN </w:instrText>
      </w:r>
      <w:r>
        <w:fldChar w:fldCharType="end"/>
      </w:r>
    </w:p>
    <w:sectPr w:rsidR="00B004B8" w:rsidSect="00AD04D2">
      <w:footerReference w:type="even" r:id="rId16"/>
      <w:footerReference w:type="default" r:id="rId17"/>
      <w:pgSz w:w="11906" w:h="16838"/>
      <w:pgMar w:top="1440" w:right="1274" w:bottom="1440"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2F650F" w14:textId="77777777" w:rsidR="00183A67" w:rsidRDefault="00183A67">
      <w:r>
        <w:separator/>
      </w:r>
    </w:p>
  </w:endnote>
  <w:endnote w:type="continuationSeparator" w:id="0">
    <w:p w14:paraId="6D2AFDE1" w14:textId="77777777" w:rsidR="00183A67" w:rsidRDefault="00183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0D11E7" w14:textId="77777777" w:rsidR="00E72A9D" w:rsidRDefault="00E72A9D" w:rsidP="00AD0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7491E1" w14:textId="77777777" w:rsidR="00E72A9D" w:rsidRDefault="00E72A9D" w:rsidP="00AD04D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AE6C0" w14:textId="77777777" w:rsidR="00E72A9D" w:rsidRDefault="00E72A9D" w:rsidP="00AD0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0B31">
      <w:rPr>
        <w:rStyle w:val="PageNumber"/>
        <w:noProof/>
      </w:rPr>
      <w:t>19</w:t>
    </w:r>
    <w:r>
      <w:rPr>
        <w:rStyle w:val="PageNumber"/>
      </w:rPr>
      <w:fldChar w:fldCharType="end"/>
    </w:r>
  </w:p>
  <w:p w14:paraId="24F3104B" w14:textId="77777777" w:rsidR="00E72A9D" w:rsidRDefault="00E72A9D" w:rsidP="00AD04D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A53754" w14:textId="77777777" w:rsidR="00183A67" w:rsidRDefault="00183A67">
      <w:r>
        <w:separator/>
      </w:r>
    </w:p>
  </w:footnote>
  <w:footnote w:type="continuationSeparator" w:id="0">
    <w:p w14:paraId="3500C29B" w14:textId="77777777" w:rsidR="00183A67" w:rsidRDefault="00183A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A60AD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Tahoma"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Tahoma"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52D9D1"/>
    <w:multiLevelType w:val="singleLevel"/>
    <w:tmpl w:val="655BD703"/>
    <w:lvl w:ilvl="0">
      <w:start w:val="1"/>
      <w:numFmt w:val="decimal"/>
      <w:lvlText w:val="%1."/>
      <w:lvlJc w:val="left"/>
      <w:pPr>
        <w:tabs>
          <w:tab w:val="num" w:pos="216"/>
        </w:tabs>
      </w:pPr>
      <w:rPr>
        <w:snapToGrid/>
        <w:spacing w:val="-4"/>
        <w:sz w:val="20"/>
        <w:szCs w:val="20"/>
      </w:rPr>
    </w:lvl>
  </w:abstractNum>
  <w:abstractNum w:abstractNumId="2">
    <w:nsid w:val="06995A47"/>
    <w:multiLevelType w:val="hybridMultilevel"/>
    <w:tmpl w:val="9AC87DEE"/>
    <w:lvl w:ilvl="0" w:tplc="5BFE8B0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27692490"/>
    <w:multiLevelType w:val="multilevel"/>
    <w:tmpl w:val="DA02F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CC54586"/>
    <w:multiLevelType w:val="hybridMultilevel"/>
    <w:tmpl w:val="7ADE0A8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8512CA"/>
    <w:multiLevelType w:val="multilevel"/>
    <w:tmpl w:val="FD8A5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58562FD"/>
    <w:multiLevelType w:val="hybridMultilevel"/>
    <w:tmpl w:val="AA503B1E"/>
    <w:lvl w:ilvl="0" w:tplc="49FEFC68">
      <w:start w:val="190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D62C6A"/>
    <w:multiLevelType w:val="hybridMultilevel"/>
    <w:tmpl w:val="1C24FA1C"/>
    <w:lvl w:ilvl="0" w:tplc="E9C4C884">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615B1C84"/>
    <w:multiLevelType w:val="hybridMultilevel"/>
    <w:tmpl w:val="5DD2A8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C362028"/>
    <w:multiLevelType w:val="multilevel"/>
    <w:tmpl w:val="C6321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3704D79"/>
    <w:multiLevelType w:val="multilevel"/>
    <w:tmpl w:val="BBB20C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9AB6C9B"/>
    <w:multiLevelType w:val="hybridMultilevel"/>
    <w:tmpl w:val="FE5A6A36"/>
    <w:lvl w:ilvl="0" w:tplc="04090001">
      <w:start w:val="3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10"/>
  </w:num>
  <w:num w:numId="4">
    <w:abstractNumId w:val="2"/>
  </w:num>
  <w:num w:numId="5">
    <w:abstractNumId w:val="6"/>
  </w:num>
  <w:num w:numId="6">
    <w:abstractNumId w:val="0"/>
  </w:num>
  <w:num w:numId="7">
    <w:abstractNumId w:val="7"/>
  </w:num>
  <w:num w:numId="8">
    <w:abstractNumId w:val="5"/>
  </w:num>
  <w:num w:numId="9">
    <w:abstractNumId w:val="4"/>
  </w:num>
  <w:num w:numId="10">
    <w:abstractNumId w:val="8"/>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J Linnean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36AE"/>
    <w:rsid w:val="0000274B"/>
    <w:rsid w:val="0000592E"/>
    <w:rsid w:val="0000759E"/>
    <w:rsid w:val="00015D0A"/>
    <w:rsid w:val="000177C7"/>
    <w:rsid w:val="00017A3D"/>
    <w:rsid w:val="0002090B"/>
    <w:rsid w:val="00021039"/>
    <w:rsid w:val="000213BC"/>
    <w:rsid w:val="0002239D"/>
    <w:rsid w:val="00022801"/>
    <w:rsid w:val="00023199"/>
    <w:rsid w:val="000257CE"/>
    <w:rsid w:val="000263F3"/>
    <w:rsid w:val="00027420"/>
    <w:rsid w:val="00027A87"/>
    <w:rsid w:val="00032AB0"/>
    <w:rsid w:val="000332D7"/>
    <w:rsid w:val="00036D7C"/>
    <w:rsid w:val="00040B9F"/>
    <w:rsid w:val="00041994"/>
    <w:rsid w:val="00043178"/>
    <w:rsid w:val="00044D45"/>
    <w:rsid w:val="00047BC7"/>
    <w:rsid w:val="00050D7F"/>
    <w:rsid w:val="0005190A"/>
    <w:rsid w:val="000522B5"/>
    <w:rsid w:val="00054B7F"/>
    <w:rsid w:val="000566A5"/>
    <w:rsid w:val="00065B4E"/>
    <w:rsid w:val="00067775"/>
    <w:rsid w:val="00067D84"/>
    <w:rsid w:val="00070511"/>
    <w:rsid w:val="000722E1"/>
    <w:rsid w:val="00073F7A"/>
    <w:rsid w:val="000740ED"/>
    <w:rsid w:val="0007595F"/>
    <w:rsid w:val="00082119"/>
    <w:rsid w:val="00082176"/>
    <w:rsid w:val="00082CC3"/>
    <w:rsid w:val="00082DC1"/>
    <w:rsid w:val="0008373C"/>
    <w:rsid w:val="00084537"/>
    <w:rsid w:val="0008544D"/>
    <w:rsid w:val="00085E2C"/>
    <w:rsid w:val="0008794E"/>
    <w:rsid w:val="00090B0F"/>
    <w:rsid w:val="00091A02"/>
    <w:rsid w:val="00091EC7"/>
    <w:rsid w:val="00092AEB"/>
    <w:rsid w:val="00093196"/>
    <w:rsid w:val="000962CE"/>
    <w:rsid w:val="00096D37"/>
    <w:rsid w:val="000A108A"/>
    <w:rsid w:val="000A17D3"/>
    <w:rsid w:val="000A21C0"/>
    <w:rsid w:val="000A27C5"/>
    <w:rsid w:val="000A4AFB"/>
    <w:rsid w:val="000B20AF"/>
    <w:rsid w:val="000B4E47"/>
    <w:rsid w:val="000B5889"/>
    <w:rsid w:val="000B6FD2"/>
    <w:rsid w:val="000C016E"/>
    <w:rsid w:val="000C1D5D"/>
    <w:rsid w:val="000C410C"/>
    <w:rsid w:val="000C659B"/>
    <w:rsid w:val="000C6A55"/>
    <w:rsid w:val="000D14BB"/>
    <w:rsid w:val="000D2F38"/>
    <w:rsid w:val="000D5F16"/>
    <w:rsid w:val="000D7DFA"/>
    <w:rsid w:val="000E05FB"/>
    <w:rsid w:val="000E4713"/>
    <w:rsid w:val="000E49B7"/>
    <w:rsid w:val="000E4B05"/>
    <w:rsid w:val="000F2EAC"/>
    <w:rsid w:val="000F310F"/>
    <w:rsid w:val="000F52AE"/>
    <w:rsid w:val="0010625F"/>
    <w:rsid w:val="001079DA"/>
    <w:rsid w:val="00107E45"/>
    <w:rsid w:val="00110639"/>
    <w:rsid w:val="00110EB5"/>
    <w:rsid w:val="00112835"/>
    <w:rsid w:val="00112B66"/>
    <w:rsid w:val="001158A2"/>
    <w:rsid w:val="00115C6B"/>
    <w:rsid w:val="0011793E"/>
    <w:rsid w:val="00120F86"/>
    <w:rsid w:val="00120FAF"/>
    <w:rsid w:val="001224E7"/>
    <w:rsid w:val="0012311A"/>
    <w:rsid w:val="0012339B"/>
    <w:rsid w:val="00125AE4"/>
    <w:rsid w:val="001263CC"/>
    <w:rsid w:val="00126D30"/>
    <w:rsid w:val="00132FC1"/>
    <w:rsid w:val="00137B44"/>
    <w:rsid w:val="0014169E"/>
    <w:rsid w:val="00143B24"/>
    <w:rsid w:val="001460E4"/>
    <w:rsid w:val="00153D6C"/>
    <w:rsid w:val="001545BD"/>
    <w:rsid w:val="0015668C"/>
    <w:rsid w:val="00157729"/>
    <w:rsid w:val="00160551"/>
    <w:rsid w:val="00162C00"/>
    <w:rsid w:val="00162E09"/>
    <w:rsid w:val="00162EF9"/>
    <w:rsid w:val="001655D9"/>
    <w:rsid w:val="00166046"/>
    <w:rsid w:val="00166EAF"/>
    <w:rsid w:val="001676B3"/>
    <w:rsid w:val="00171DE4"/>
    <w:rsid w:val="00172A75"/>
    <w:rsid w:val="00173457"/>
    <w:rsid w:val="001759F1"/>
    <w:rsid w:val="00175F7C"/>
    <w:rsid w:val="001768BE"/>
    <w:rsid w:val="001809AE"/>
    <w:rsid w:val="0018156C"/>
    <w:rsid w:val="00183A67"/>
    <w:rsid w:val="00183F06"/>
    <w:rsid w:val="00185E2C"/>
    <w:rsid w:val="0018606A"/>
    <w:rsid w:val="00190069"/>
    <w:rsid w:val="00191051"/>
    <w:rsid w:val="0019693E"/>
    <w:rsid w:val="001A0E41"/>
    <w:rsid w:val="001A287A"/>
    <w:rsid w:val="001A44E3"/>
    <w:rsid w:val="001A60F2"/>
    <w:rsid w:val="001B0EE4"/>
    <w:rsid w:val="001B3B47"/>
    <w:rsid w:val="001B3F0A"/>
    <w:rsid w:val="001B40FD"/>
    <w:rsid w:val="001B4A78"/>
    <w:rsid w:val="001B620C"/>
    <w:rsid w:val="001B74B0"/>
    <w:rsid w:val="001C01B4"/>
    <w:rsid w:val="001C2B8A"/>
    <w:rsid w:val="001C56E3"/>
    <w:rsid w:val="001C74B9"/>
    <w:rsid w:val="001D0D05"/>
    <w:rsid w:val="001D2176"/>
    <w:rsid w:val="001E286E"/>
    <w:rsid w:val="001E3132"/>
    <w:rsid w:val="001E3B6A"/>
    <w:rsid w:val="001E5B13"/>
    <w:rsid w:val="001F1366"/>
    <w:rsid w:val="001F14B5"/>
    <w:rsid w:val="001F1DF8"/>
    <w:rsid w:val="001F3A05"/>
    <w:rsid w:val="001F4391"/>
    <w:rsid w:val="001F71F8"/>
    <w:rsid w:val="002008E9"/>
    <w:rsid w:val="002013F3"/>
    <w:rsid w:val="002019B7"/>
    <w:rsid w:val="00202295"/>
    <w:rsid w:val="0020299B"/>
    <w:rsid w:val="00203E31"/>
    <w:rsid w:val="002044B9"/>
    <w:rsid w:val="00205E23"/>
    <w:rsid w:val="00207200"/>
    <w:rsid w:val="00211A39"/>
    <w:rsid w:val="00220954"/>
    <w:rsid w:val="00221045"/>
    <w:rsid w:val="0022287F"/>
    <w:rsid w:val="00222C97"/>
    <w:rsid w:val="00225FF5"/>
    <w:rsid w:val="00226491"/>
    <w:rsid w:val="00227E23"/>
    <w:rsid w:val="00237991"/>
    <w:rsid w:val="00240463"/>
    <w:rsid w:val="002431E5"/>
    <w:rsid w:val="002435C5"/>
    <w:rsid w:val="002504E7"/>
    <w:rsid w:val="00250D77"/>
    <w:rsid w:val="002516A5"/>
    <w:rsid w:val="002527B2"/>
    <w:rsid w:val="002549B1"/>
    <w:rsid w:val="00256C58"/>
    <w:rsid w:val="00262736"/>
    <w:rsid w:val="002641C6"/>
    <w:rsid w:val="0026467E"/>
    <w:rsid w:val="00266F0E"/>
    <w:rsid w:val="0027104F"/>
    <w:rsid w:val="002711C3"/>
    <w:rsid w:val="00274927"/>
    <w:rsid w:val="00277494"/>
    <w:rsid w:val="00281893"/>
    <w:rsid w:val="00282BA1"/>
    <w:rsid w:val="002832EE"/>
    <w:rsid w:val="00292DA7"/>
    <w:rsid w:val="00295532"/>
    <w:rsid w:val="00297127"/>
    <w:rsid w:val="002A0A69"/>
    <w:rsid w:val="002A323F"/>
    <w:rsid w:val="002A7DF2"/>
    <w:rsid w:val="002B5F5A"/>
    <w:rsid w:val="002B6BFA"/>
    <w:rsid w:val="002C2213"/>
    <w:rsid w:val="002C61DE"/>
    <w:rsid w:val="002C6356"/>
    <w:rsid w:val="002D1767"/>
    <w:rsid w:val="002D2B09"/>
    <w:rsid w:val="002D4874"/>
    <w:rsid w:val="002D5738"/>
    <w:rsid w:val="002D5750"/>
    <w:rsid w:val="002D7F44"/>
    <w:rsid w:val="002E018D"/>
    <w:rsid w:val="002E0439"/>
    <w:rsid w:val="002E1E5B"/>
    <w:rsid w:val="002E1F12"/>
    <w:rsid w:val="002F3EF3"/>
    <w:rsid w:val="002F4C19"/>
    <w:rsid w:val="002F5075"/>
    <w:rsid w:val="002F5AE8"/>
    <w:rsid w:val="002F69C5"/>
    <w:rsid w:val="002F6BAD"/>
    <w:rsid w:val="002F7BB9"/>
    <w:rsid w:val="002F7FBF"/>
    <w:rsid w:val="00310AEE"/>
    <w:rsid w:val="00313DB5"/>
    <w:rsid w:val="00314FF0"/>
    <w:rsid w:val="003165BC"/>
    <w:rsid w:val="003210CB"/>
    <w:rsid w:val="0032208C"/>
    <w:rsid w:val="00323CEA"/>
    <w:rsid w:val="00325998"/>
    <w:rsid w:val="00335806"/>
    <w:rsid w:val="00336609"/>
    <w:rsid w:val="00337CB0"/>
    <w:rsid w:val="0034325D"/>
    <w:rsid w:val="00344FCD"/>
    <w:rsid w:val="00345DDC"/>
    <w:rsid w:val="00350EC3"/>
    <w:rsid w:val="00351B72"/>
    <w:rsid w:val="003548BE"/>
    <w:rsid w:val="003564DF"/>
    <w:rsid w:val="00361B40"/>
    <w:rsid w:val="00363CB2"/>
    <w:rsid w:val="003678DC"/>
    <w:rsid w:val="00367A7E"/>
    <w:rsid w:val="00367AF9"/>
    <w:rsid w:val="003750EE"/>
    <w:rsid w:val="00381F9A"/>
    <w:rsid w:val="00383224"/>
    <w:rsid w:val="00384DD0"/>
    <w:rsid w:val="003855EF"/>
    <w:rsid w:val="00385DAA"/>
    <w:rsid w:val="003876A3"/>
    <w:rsid w:val="0038799F"/>
    <w:rsid w:val="00390092"/>
    <w:rsid w:val="00395A38"/>
    <w:rsid w:val="003971C6"/>
    <w:rsid w:val="003976C7"/>
    <w:rsid w:val="003A204C"/>
    <w:rsid w:val="003A21E4"/>
    <w:rsid w:val="003A3345"/>
    <w:rsid w:val="003A5DF2"/>
    <w:rsid w:val="003B122B"/>
    <w:rsid w:val="003B1802"/>
    <w:rsid w:val="003B2A4A"/>
    <w:rsid w:val="003B3374"/>
    <w:rsid w:val="003B5947"/>
    <w:rsid w:val="003C1EC9"/>
    <w:rsid w:val="003C33FD"/>
    <w:rsid w:val="003C3B21"/>
    <w:rsid w:val="003C3CB9"/>
    <w:rsid w:val="003C5DF1"/>
    <w:rsid w:val="003D2B4E"/>
    <w:rsid w:val="003D670F"/>
    <w:rsid w:val="003E0842"/>
    <w:rsid w:val="003E1021"/>
    <w:rsid w:val="003E1C52"/>
    <w:rsid w:val="003E5F1E"/>
    <w:rsid w:val="003F1196"/>
    <w:rsid w:val="003F274A"/>
    <w:rsid w:val="003F3A88"/>
    <w:rsid w:val="004002A0"/>
    <w:rsid w:val="00406C0F"/>
    <w:rsid w:val="004070DA"/>
    <w:rsid w:val="0041077A"/>
    <w:rsid w:val="00411510"/>
    <w:rsid w:val="00411D57"/>
    <w:rsid w:val="0041288F"/>
    <w:rsid w:val="00412B20"/>
    <w:rsid w:val="00412CD1"/>
    <w:rsid w:val="004159CD"/>
    <w:rsid w:val="00416BF7"/>
    <w:rsid w:val="0041789B"/>
    <w:rsid w:val="00417E9A"/>
    <w:rsid w:val="00422C12"/>
    <w:rsid w:val="00423447"/>
    <w:rsid w:val="00423B62"/>
    <w:rsid w:val="0042422B"/>
    <w:rsid w:val="0042698B"/>
    <w:rsid w:val="00426B5A"/>
    <w:rsid w:val="004309C3"/>
    <w:rsid w:val="00431FAD"/>
    <w:rsid w:val="00434075"/>
    <w:rsid w:val="00434F51"/>
    <w:rsid w:val="004360BC"/>
    <w:rsid w:val="00437B9D"/>
    <w:rsid w:val="00440DC6"/>
    <w:rsid w:val="00445ADB"/>
    <w:rsid w:val="004479CE"/>
    <w:rsid w:val="004520D8"/>
    <w:rsid w:val="004528B0"/>
    <w:rsid w:val="0045384F"/>
    <w:rsid w:val="00454ED9"/>
    <w:rsid w:val="0045598A"/>
    <w:rsid w:val="004633E6"/>
    <w:rsid w:val="004643B4"/>
    <w:rsid w:val="00464F23"/>
    <w:rsid w:val="00467E9D"/>
    <w:rsid w:val="0047114B"/>
    <w:rsid w:val="004720E7"/>
    <w:rsid w:val="00473CE1"/>
    <w:rsid w:val="0047703C"/>
    <w:rsid w:val="00481731"/>
    <w:rsid w:val="00482D58"/>
    <w:rsid w:val="0048347E"/>
    <w:rsid w:val="00483870"/>
    <w:rsid w:val="0048411A"/>
    <w:rsid w:val="00485803"/>
    <w:rsid w:val="004921B0"/>
    <w:rsid w:val="004922D0"/>
    <w:rsid w:val="00494FC0"/>
    <w:rsid w:val="004959CE"/>
    <w:rsid w:val="00496492"/>
    <w:rsid w:val="00496DFD"/>
    <w:rsid w:val="004A227F"/>
    <w:rsid w:val="004A7925"/>
    <w:rsid w:val="004A7BFF"/>
    <w:rsid w:val="004B0008"/>
    <w:rsid w:val="004B036A"/>
    <w:rsid w:val="004B0591"/>
    <w:rsid w:val="004B091E"/>
    <w:rsid w:val="004B4618"/>
    <w:rsid w:val="004B61B1"/>
    <w:rsid w:val="004C0AD0"/>
    <w:rsid w:val="004C20B2"/>
    <w:rsid w:val="004C2F0C"/>
    <w:rsid w:val="004C3B82"/>
    <w:rsid w:val="004C7CA3"/>
    <w:rsid w:val="004D1C21"/>
    <w:rsid w:val="004D6AC0"/>
    <w:rsid w:val="004E1152"/>
    <w:rsid w:val="004E2615"/>
    <w:rsid w:val="004E4C9F"/>
    <w:rsid w:val="004E67D3"/>
    <w:rsid w:val="004F092B"/>
    <w:rsid w:val="004F5011"/>
    <w:rsid w:val="004F63D9"/>
    <w:rsid w:val="004F689F"/>
    <w:rsid w:val="005036D7"/>
    <w:rsid w:val="005105E9"/>
    <w:rsid w:val="005134E5"/>
    <w:rsid w:val="00521C59"/>
    <w:rsid w:val="00523094"/>
    <w:rsid w:val="005302EF"/>
    <w:rsid w:val="00531EB3"/>
    <w:rsid w:val="00531EDD"/>
    <w:rsid w:val="00535D07"/>
    <w:rsid w:val="005417FE"/>
    <w:rsid w:val="0054391F"/>
    <w:rsid w:val="0054461C"/>
    <w:rsid w:val="00547A7B"/>
    <w:rsid w:val="0055073D"/>
    <w:rsid w:val="00551D87"/>
    <w:rsid w:val="00551E74"/>
    <w:rsid w:val="005522CA"/>
    <w:rsid w:val="00552838"/>
    <w:rsid w:val="00553828"/>
    <w:rsid w:val="00555703"/>
    <w:rsid w:val="00556882"/>
    <w:rsid w:val="00557301"/>
    <w:rsid w:val="00562A13"/>
    <w:rsid w:val="005650E9"/>
    <w:rsid w:val="00566173"/>
    <w:rsid w:val="00566861"/>
    <w:rsid w:val="00566895"/>
    <w:rsid w:val="00567898"/>
    <w:rsid w:val="00567CE0"/>
    <w:rsid w:val="0057256F"/>
    <w:rsid w:val="00572C6D"/>
    <w:rsid w:val="00575A3B"/>
    <w:rsid w:val="00575D0E"/>
    <w:rsid w:val="00582A54"/>
    <w:rsid w:val="00584A46"/>
    <w:rsid w:val="00586142"/>
    <w:rsid w:val="00586EDB"/>
    <w:rsid w:val="005902BA"/>
    <w:rsid w:val="00590B15"/>
    <w:rsid w:val="005928D3"/>
    <w:rsid w:val="00592925"/>
    <w:rsid w:val="00596BC8"/>
    <w:rsid w:val="00597B72"/>
    <w:rsid w:val="005A3758"/>
    <w:rsid w:val="005B0FA5"/>
    <w:rsid w:val="005B2CBC"/>
    <w:rsid w:val="005B440C"/>
    <w:rsid w:val="005B544A"/>
    <w:rsid w:val="005B5A71"/>
    <w:rsid w:val="005B5E81"/>
    <w:rsid w:val="005B7172"/>
    <w:rsid w:val="005B71AB"/>
    <w:rsid w:val="005C5F23"/>
    <w:rsid w:val="005C619D"/>
    <w:rsid w:val="005D0985"/>
    <w:rsid w:val="005D1E0A"/>
    <w:rsid w:val="005D24F6"/>
    <w:rsid w:val="005D4999"/>
    <w:rsid w:val="005D58DD"/>
    <w:rsid w:val="005D5F16"/>
    <w:rsid w:val="005D5FDF"/>
    <w:rsid w:val="005D7A6D"/>
    <w:rsid w:val="005E0FBC"/>
    <w:rsid w:val="005E35B4"/>
    <w:rsid w:val="005E484C"/>
    <w:rsid w:val="005E6C9F"/>
    <w:rsid w:val="005F1629"/>
    <w:rsid w:val="005F4E7A"/>
    <w:rsid w:val="005F570D"/>
    <w:rsid w:val="005F5D00"/>
    <w:rsid w:val="005F5F5E"/>
    <w:rsid w:val="005F6BCD"/>
    <w:rsid w:val="00600074"/>
    <w:rsid w:val="0060109E"/>
    <w:rsid w:val="00601272"/>
    <w:rsid w:val="00601492"/>
    <w:rsid w:val="00601C39"/>
    <w:rsid w:val="00602EDB"/>
    <w:rsid w:val="00604E54"/>
    <w:rsid w:val="006071D8"/>
    <w:rsid w:val="00607F58"/>
    <w:rsid w:val="00611C28"/>
    <w:rsid w:val="00612A09"/>
    <w:rsid w:val="00613480"/>
    <w:rsid w:val="0061468A"/>
    <w:rsid w:val="00632798"/>
    <w:rsid w:val="0063371A"/>
    <w:rsid w:val="00633B8C"/>
    <w:rsid w:val="0063544F"/>
    <w:rsid w:val="006410B5"/>
    <w:rsid w:val="00644712"/>
    <w:rsid w:val="00645210"/>
    <w:rsid w:val="00646A38"/>
    <w:rsid w:val="00646C47"/>
    <w:rsid w:val="00650BDC"/>
    <w:rsid w:val="00650ED5"/>
    <w:rsid w:val="00652502"/>
    <w:rsid w:val="00653D7E"/>
    <w:rsid w:val="00655080"/>
    <w:rsid w:val="0065578E"/>
    <w:rsid w:val="0065582A"/>
    <w:rsid w:val="006559DF"/>
    <w:rsid w:val="00655DB4"/>
    <w:rsid w:val="00656F8D"/>
    <w:rsid w:val="0065774A"/>
    <w:rsid w:val="00657B18"/>
    <w:rsid w:val="0066094A"/>
    <w:rsid w:val="00663342"/>
    <w:rsid w:val="00663DA1"/>
    <w:rsid w:val="00663E30"/>
    <w:rsid w:val="00665902"/>
    <w:rsid w:val="00674241"/>
    <w:rsid w:val="00674899"/>
    <w:rsid w:val="006750AE"/>
    <w:rsid w:val="00676FDF"/>
    <w:rsid w:val="00681466"/>
    <w:rsid w:val="00681B7C"/>
    <w:rsid w:val="00682097"/>
    <w:rsid w:val="00682371"/>
    <w:rsid w:val="00685500"/>
    <w:rsid w:val="00687C3D"/>
    <w:rsid w:val="006912EB"/>
    <w:rsid w:val="00691CF7"/>
    <w:rsid w:val="006963B7"/>
    <w:rsid w:val="006A108A"/>
    <w:rsid w:val="006A112A"/>
    <w:rsid w:val="006A20BA"/>
    <w:rsid w:val="006A2221"/>
    <w:rsid w:val="006A2CDF"/>
    <w:rsid w:val="006A47BA"/>
    <w:rsid w:val="006A6831"/>
    <w:rsid w:val="006A77F8"/>
    <w:rsid w:val="006B03F1"/>
    <w:rsid w:val="006B30D6"/>
    <w:rsid w:val="006C2002"/>
    <w:rsid w:val="006D2B67"/>
    <w:rsid w:val="006E343B"/>
    <w:rsid w:val="006E451C"/>
    <w:rsid w:val="006E5999"/>
    <w:rsid w:val="006E5FF2"/>
    <w:rsid w:val="006F00CF"/>
    <w:rsid w:val="006F29C7"/>
    <w:rsid w:val="006F542C"/>
    <w:rsid w:val="007015AF"/>
    <w:rsid w:val="00705F8D"/>
    <w:rsid w:val="00710AAF"/>
    <w:rsid w:val="007136D9"/>
    <w:rsid w:val="00713BD0"/>
    <w:rsid w:val="00714049"/>
    <w:rsid w:val="0071466C"/>
    <w:rsid w:val="00714B2E"/>
    <w:rsid w:val="00716A23"/>
    <w:rsid w:val="00720982"/>
    <w:rsid w:val="00722BBA"/>
    <w:rsid w:val="007257A7"/>
    <w:rsid w:val="00731854"/>
    <w:rsid w:val="007318C4"/>
    <w:rsid w:val="00731B8B"/>
    <w:rsid w:val="00731BD9"/>
    <w:rsid w:val="0073746F"/>
    <w:rsid w:val="007403D9"/>
    <w:rsid w:val="0074606C"/>
    <w:rsid w:val="007461FF"/>
    <w:rsid w:val="00750BC3"/>
    <w:rsid w:val="0075273C"/>
    <w:rsid w:val="00753486"/>
    <w:rsid w:val="00753BEF"/>
    <w:rsid w:val="00761AA0"/>
    <w:rsid w:val="00763A3A"/>
    <w:rsid w:val="007748C7"/>
    <w:rsid w:val="00777A84"/>
    <w:rsid w:val="00781C67"/>
    <w:rsid w:val="007829B5"/>
    <w:rsid w:val="007829C6"/>
    <w:rsid w:val="007862E8"/>
    <w:rsid w:val="00786B4E"/>
    <w:rsid w:val="0078755E"/>
    <w:rsid w:val="00787E56"/>
    <w:rsid w:val="007908B9"/>
    <w:rsid w:val="00791D7C"/>
    <w:rsid w:val="00792ACA"/>
    <w:rsid w:val="007943B1"/>
    <w:rsid w:val="0079487F"/>
    <w:rsid w:val="00794BD9"/>
    <w:rsid w:val="0079708A"/>
    <w:rsid w:val="00797C4B"/>
    <w:rsid w:val="007A2A62"/>
    <w:rsid w:val="007A342F"/>
    <w:rsid w:val="007A4238"/>
    <w:rsid w:val="007A6CF3"/>
    <w:rsid w:val="007B187D"/>
    <w:rsid w:val="007B2E38"/>
    <w:rsid w:val="007B3450"/>
    <w:rsid w:val="007B5FC2"/>
    <w:rsid w:val="007C08F7"/>
    <w:rsid w:val="007C0D92"/>
    <w:rsid w:val="007C12A3"/>
    <w:rsid w:val="007C253F"/>
    <w:rsid w:val="007C25D9"/>
    <w:rsid w:val="007C470A"/>
    <w:rsid w:val="007C521D"/>
    <w:rsid w:val="007D16E2"/>
    <w:rsid w:val="007D52A2"/>
    <w:rsid w:val="007D5A29"/>
    <w:rsid w:val="007D7416"/>
    <w:rsid w:val="007D78E4"/>
    <w:rsid w:val="007D7E38"/>
    <w:rsid w:val="007E0876"/>
    <w:rsid w:val="007E3302"/>
    <w:rsid w:val="007E3BC1"/>
    <w:rsid w:val="007E6018"/>
    <w:rsid w:val="007E6522"/>
    <w:rsid w:val="007E7442"/>
    <w:rsid w:val="007F0E85"/>
    <w:rsid w:val="007F2B73"/>
    <w:rsid w:val="007F328D"/>
    <w:rsid w:val="007F438F"/>
    <w:rsid w:val="007F5355"/>
    <w:rsid w:val="007F64E9"/>
    <w:rsid w:val="007F6FE3"/>
    <w:rsid w:val="007F71B3"/>
    <w:rsid w:val="00803E6A"/>
    <w:rsid w:val="008069A1"/>
    <w:rsid w:val="00811B27"/>
    <w:rsid w:val="00811CEF"/>
    <w:rsid w:val="008127B3"/>
    <w:rsid w:val="00812FD6"/>
    <w:rsid w:val="00813C88"/>
    <w:rsid w:val="008145C7"/>
    <w:rsid w:val="00815E90"/>
    <w:rsid w:val="00816923"/>
    <w:rsid w:val="00821BB0"/>
    <w:rsid w:val="008234C8"/>
    <w:rsid w:val="0082460D"/>
    <w:rsid w:val="00826BE0"/>
    <w:rsid w:val="008270FE"/>
    <w:rsid w:val="00832F15"/>
    <w:rsid w:val="00833FBD"/>
    <w:rsid w:val="00840EAD"/>
    <w:rsid w:val="008427D3"/>
    <w:rsid w:val="00842C7B"/>
    <w:rsid w:val="008443BA"/>
    <w:rsid w:val="00845142"/>
    <w:rsid w:val="00845494"/>
    <w:rsid w:val="00846EB5"/>
    <w:rsid w:val="008477AE"/>
    <w:rsid w:val="00847E57"/>
    <w:rsid w:val="008506FF"/>
    <w:rsid w:val="008510A3"/>
    <w:rsid w:val="00851563"/>
    <w:rsid w:val="00854805"/>
    <w:rsid w:val="00860A41"/>
    <w:rsid w:val="0086622F"/>
    <w:rsid w:val="008724E7"/>
    <w:rsid w:val="008733C4"/>
    <w:rsid w:val="00875BA5"/>
    <w:rsid w:val="00877ADF"/>
    <w:rsid w:val="00882B8E"/>
    <w:rsid w:val="00883925"/>
    <w:rsid w:val="008860DA"/>
    <w:rsid w:val="0088725E"/>
    <w:rsid w:val="00890D6B"/>
    <w:rsid w:val="00897442"/>
    <w:rsid w:val="00897AA0"/>
    <w:rsid w:val="008A08FE"/>
    <w:rsid w:val="008A155E"/>
    <w:rsid w:val="008A1C72"/>
    <w:rsid w:val="008A5071"/>
    <w:rsid w:val="008A6877"/>
    <w:rsid w:val="008A7BC7"/>
    <w:rsid w:val="008B13D5"/>
    <w:rsid w:val="008B3128"/>
    <w:rsid w:val="008B5589"/>
    <w:rsid w:val="008C077A"/>
    <w:rsid w:val="008C6AEC"/>
    <w:rsid w:val="008C7921"/>
    <w:rsid w:val="008D127C"/>
    <w:rsid w:val="008D1CC0"/>
    <w:rsid w:val="008D30D4"/>
    <w:rsid w:val="008D4B2E"/>
    <w:rsid w:val="008D718D"/>
    <w:rsid w:val="008D756C"/>
    <w:rsid w:val="008D76B8"/>
    <w:rsid w:val="008E26FB"/>
    <w:rsid w:val="008E4211"/>
    <w:rsid w:val="008E750C"/>
    <w:rsid w:val="008F223E"/>
    <w:rsid w:val="008F236A"/>
    <w:rsid w:val="008F3294"/>
    <w:rsid w:val="008F33F8"/>
    <w:rsid w:val="008F59FD"/>
    <w:rsid w:val="008F5D78"/>
    <w:rsid w:val="008F60C6"/>
    <w:rsid w:val="008F6790"/>
    <w:rsid w:val="00904BD4"/>
    <w:rsid w:val="00905C1B"/>
    <w:rsid w:val="00910965"/>
    <w:rsid w:val="00920568"/>
    <w:rsid w:val="00921250"/>
    <w:rsid w:val="00921956"/>
    <w:rsid w:val="0092354D"/>
    <w:rsid w:val="00924E65"/>
    <w:rsid w:val="00926D21"/>
    <w:rsid w:val="00927682"/>
    <w:rsid w:val="0093100A"/>
    <w:rsid w:val="00931F5A"/>
    <w:rsid w:val="00932D66"/>
    <w:rsid w:val="009351CE"/>
    <w:rsid w:val="00942BB8"/>
    <w:rsid w:val="00943CB0"/>
    <w:rsid w:val="00944E83"/>
    <w:rsid w:val="009457AB"/>
    <w:rsid w:val="00951AFB"/>
    <w:rsid w:val="00951CFA"/>
    <w:rsid w:val="0095564F"/>
    <w:rsid w:val="00956BC2"/>
    <w:rsid w:val="00957143"/>
    <w:rsid w:val="009602E9"/>
    <w:rsid w:val="00960C63"/>
    <w:rsid w:val="00961E03"/>
    <w:rsid w:val="0096214F"/>
    <w:rsid w:val="0096283A"/>
    <w:rsid w:val="00963271"/>
    <w:rsid w:val="00963AEE"/>
    <w:rsid w:val="00964466"/>
    <w:rsid w:val="00964CE0"/>
    <w:rsid w:val="00967465"/>
    <w:rsid w:val="009675AE"/>
    <w:rsid w:val="00975D89"/>
    <w:rsid w:val="00975E39"/>
    <w:rsid w:val="0098048D"/>
    <w:rsid w:val="009809B0"/>
    <w:rsid w:val="0098561C"/>
    <w:rsid w:val="00986759"/>
    <w:rsid w:val="00992717"/>
    <w:rsid w:val="00992AB6"/>
    <w:rsid w:val="00995367"/>
    <w:rsid w:val="009A0551"/>
    <w:rsid w:val="009A0F39"/>
    <w:rsid w:val="009A174C"/>
    <w:rsid w:val="009A27DB"/>
    <w:rsid w:val="009A5C5E"/>
    <w:rsid w:val="009A613D"/>
    <w:rsid w:val="009A6513"/>
    <w:rsid w:val="009B32A7"/>
    <w:rsid w:val="009B35F3"/>
    <w:rsid w:val="009B390A"/>
    <w:rsid w:val="009B41CA"/>
    <w:rsid w:val="009B5566"/>
    <w:rsid w:val="009B5C25"/>
    <w:rsid w:val="009B714F"/>
    <w:rsid w:val="009B7FC2"/>
    <w:rsid w:val="009C2C36"/>
    <w:rsid w:val="009C335D"/>
    <w:rsid w:val="009C3BCF"/>
    <w:rsid w:val="009C43EE"/>
    <w:rsid w:val="009D0DE6"/>
    <w:rsid w:val="009D51C4"/>
    <w:rsid w:val="009D7D65"/>
    <w:rsid w:val="009E1148"/>
    <w:rsid w:val="009E3C55"/>
    <w:rsid w:val="009E516C"/>
    <w:rsid w:val="009E662B"/>
    <w:rsid w:val="009E711F"/>
    <w:rsid w:val="009E7124"/>
    <w:rsid w:val="009E7B9B"/>
    <w:rsid w:val="009F1230"/>
    <w:rsid w:val="009F1339"/>
    <w:rsid w:val="009F1ABD"/>
    <w:rsid w:val="009F1F9F"/>
    <w:rsid w:val="009F370B"/>
    <w:rsid w:val="009F61F5"/>
    <w:rsid w:val="009F62D3"/>
    <w:rsid w:val="009F6D0D"/>
    <w:rsid w:val="009F7A43"/>
    <w:rsid w:val="00A016E9"/>
    <w:rsid w:val="00A0172F"/>
    <w:rsid w:val="00A0204E"/>
    <w:rsid w:val="00A02222"/>
    <w:rsid w:val="00A04797"/>
    <w:rsid w:val="00A05E16"/>
    <w:rsid w:val="00A1026D"/>
    <w:rsid w:val="00A10BC9"/>
    <w:rsid w:val="00A11171"/>
    <w:rsid w:val="00A151EE"/>
    <w:rsid w:val="00A20A5B"/>
    <w:rsid w:val="00A210BA"/>
    <w:rsid w:val="00A22650"/>
    <w:rsid w:val="00A25CD5"/>
    <w:rsid w:val="00A267D6"/>
    <w:rsid w:val="00A26BAC"/>
    <w:rsid w:val="00A305A2"/>
    <w:rsid w:val="00A31602"/>
    <w:rsid w:val="00A33323"/>
    <w:rsid w:val="00A33E4D"/>
    <w:rsid w:val="00A34874"/>
    <w:rsid w:val="00A34D6D"/>
    <w:rsid w:val="00A34F4F"/>
    <w:rsid w:val="00A357D4"/>
    <w:rsid w:val="00A35EDD"/>
    <w:rsid w:val="00A4186E"/>
    <w:rsid w:val="00A42809"/>
    <w:rsid w:val="00A441F2"/>
    <w:rsid w:val="00A44F55"/>
    <w:rsid w:val="00A515C5"/>
    <w:rsid w:val="00A54055"/>
    <w:rsid w:val="00A54CAA"/>
    <w:rsid w:val="00A5560D"/>
    <w:rsid w:val="00A6063E"/>
    <w:rsid w:val="00A60B31"/>
    <w:rsid w:val="00A6152A"/>
    <w:rsid w:val="00A64A2D"/>
    <w:rsid w:val="00A66335"/>
    <w:rsid w:val="00A7024A"/>
    <w:rsid w:val="00A74942"/>
    <w:rsid w:val="00A80352"/>
    <w:rsid w:val="00A83487"/>
    <w:rsid w:val="00A84A45"/>
    <w:rsid w:val="00A865A1"/>
    <w:rsid w:val="00A86B04"/>
    <w:rsid w:val="00A875D9"/>
    <w:rsid w:val="00A931D3"/>
    <w:rsid w:val="00A93B65"/>
    <w:rsid w:val="00AA35C0"/>
    <w:rsid w:val="00AA5EDF"/>
    <w:rsid w:val="00AA688D"/>
    <w:rsid w:val="00AB354A"/>
    <w:rsid w:val="00AB3D0B"/>
    <w:rsid w:val="00AB5899"/>
    <w:rsid w:val="00AB6800"/>
    <w:rsid w:val="00AB702B"/>
    <w:rsid w:val="00AC10D4"/>
    <w:rsid w:val="00AC1AC8"/>
    <w:rsid w:val="00AC4815"/>
    <w:rsid w:val="00AC49B9"/>
    <w:rsid w:val="00AC68FF"/>
    <w:rsid w:val="00AD04D2"/>
    <w:rsid w:val="00AD2F65"/>
    <w:rsid w:val="00AD5245"/>
    <w:rsid w:val="00AE30C2"/>
    <w:rsid w:val="00AE36B8"/>
    <w:rsid w:val="00AE5C49"/>
    <w:rsid w:val="00AE5FB0"/>
    <w:rsid w:val="00AF26E6"/>
    <w:rsid w:val="00AF5BDF"/>
    <w:rsid w:val="00AF7407"/>
    <w:rsid w:val="00B004B8"/>
    <w:rsid w:val="00B004DD"/>
    <w:rsid w:val="00B0174F"/>
    <w:rsid w:val="00B03C1B"/>
    <w:rsid w:val="00B04F71"/>
    <w:rsid w:val="00B11EE2"/>
    <w:rsid w:val="00B11FA1"/>
    <w:rsid w:val="00B135E1"/>
    <w:rsid w:val="00B17C93"/>
    <w:rsid w:val="00B21098"/>
    <w:rsid w:val="00B26F98"/>
    <w:rsid w:val="00B27592"/>
    <w:rsid w:val="00B33C69"/>
    <w:rsid w:val="00B37501"/>
    <w:rsid w:val="00B376D8"/>
    <w:rsid w:val="00B42F0A"/>
    <w:rsid w:val="00B444B8"/>
    <w:rsid w:val="00B4555B"/>
    <w:rsid w:val="00B45F6E"/>
    <w:rsid w:val="00B46CA2"/>
    <w:rsid w:val="00B471FF"/>
    <w:rsid w:val="00B509F6"/>
    <w:rsid w:val="00B538E2"/>
    <w:rsid w:val="00B577D9"/>
    <w:rsid w:val="00B57EB9"/>
    <w:rsid w:val="00B60B02"/>
    <w:rsid w:val="00B60C12"/>
    <w:rsid w:val="00B61015"/>
    <w:rsid w:val="00B615D3"/>
    <w:rsid w:val="00B63737"/>
    <w:rsid w:val="00B657EE"/>
    <w:rsid w:val="00B721B9"/>
    <w:rsid w:val="00B74AC6"/>
    <w:rsid w:val="00B76A3B"/>
    <w:rsid w:val="00B8156F"/>
    <w:rsid w:val="00B81582"/>
    <w:rsid w:val="00B81941"/>
    <w:rsid w:val="00B83799"/>
    <w:rsid w:val="00B83FCF"/>
    <w:rsid w:val="00B862A5"/>
    <w:rsid w:val="00B902BE"/>
    <w:rsid w:val="00B90EE9"/>
    <w:rsid w:val="00B91250"/>
    <w:rsid w:val="00B91F51"/>
    <w:rsid w:val="00B928C6"/>
    <w:rsid w:val="00B931B6"/>
    <w:rsid w:val="00B9420B"/>
    <w:rsid w:val="00B943BE"/>
    <w:rsid w:val="00B9465A"/>
    <w:rsid w:val="00B94A8A"/>
    <w:rsid w:val="00BA012C"/>
    <w:rsid w:val="00BA27F5"/>
    <w:rsid w:val="00BB2FC7"/>
    <w:rsid w:val="00BB3182"/>
    <w:rsid w:val="00BB4B19"/>
    <w:rsid w:val="00BC2173"/>
    <w:rsid w:val="00BC2EB4"/>
    <w:rsid w:val="00BC411F"/>
    <w:rsid w:val="00BC4FB9"/>
    <w:rsid w:val="00BC5ADC"/>
    <w:rsid w:val="00BC5BF2"/>
    <w:rsid w:val="00BC7457"/>
    <w:rsid w:val="00BC7865"/>
    <w:rsid w:val="00BD09A4"/>
    <w:rsid w:val="00BD1F0E"/>
    <w:rsid w:val="00BD4A41"/>
    <w:rsid w:val="00BD55CE"/>
    <w:rsid w:val="00BE0BA2"/>
    <w:rsid w:val="00BE2DD3"/>
    <w:rsid w:val="00BE31F2"/>
    <w:rsid w:val="00BE6257"/>
    <w:rsid w:val="00BE6857"/>
    <w:rsid w:val="00BF0468"/>
    <w:rsid w:val="00BF3EDE"/>
    <w:rsid w:val="00BF475A"/>
    <w:rsid w:val="00BF768B"/>
    <w:rsid w:val="00C02A71"/>
    <w:rsid w:val="00C07ABB"/>
    <w:rsid w:val="00C07B44"/>
    <w:rsid w:val="00C11165"/>
    <w:rsid w:val="00C11F08"/>
    <w:rsid w:val="00C139C6"/>
    <w:rsid w:val="00C140F4"/>
    <w:rsid w:val="00C16C27"/>
    <w:rsid w:val="00C16E41"/>
    <w:rsid w:val="00C20AE5"/>
    <w:rsid w:val="00C21DF8"/>
    <w:rsid w:val="00C24129"/>
    <w:rsid w:val="00C24B0B"/>
    <w:rsid w:val="00C2596A"/>
    <w:rsid w:val="00C2688A"/>
    <w:rsid w:val="00C270FF"/>
    <w:rsid w:val="00C27E10"/>
    <w:rsid w:val="00C31FFA"/>
    <w:rsid w:val="00C33385"/>
    <w:rsid w:val="00C343B7"/>
    <w:rsid w:val="00C34C7C"/>
    <w:rsid w:val="00C35577"/>
    <w:rsid w:val="00C362F0"/>
    <w:rsid w:val="00C36DF9"/>
    <w:rsid w:val="00C3745F"/>
    <w:rsid w:val="00C4034F"/>
    <w:rsid w:val="00C40DCE"/>
    <w:rsid w:val="00C42DE6"/>
    <w:rsid w:val="00C46D67"/>
    <w:rsid w:val="00C476F3"/>
    <w:rsid w:val="00C54703"/>
    <w:rsid w:val="00C54EA7"/>
    <w:rsid w:val="00C5627C"/>
    <w:rsid w:val="00C56D2B"/>
    <w:rsid w:val="00C62DCC"/>
    <w:rsid w:val="00C67274"/>
    <w:rsid w:val="00C72E39"/>
    <w:rsid w:val="00C74B68"/>
    <w:rsid w:val="00C75DB2"/>
    <w:rsid w:val="00C77988"/>
    <w:rsid w:val="00C8084F"/>
    <w:rsid w:val="00C8183F"/>
    <w:rsid w:val="00C833F8"/>
    <w:rsid w:val="00C86157"/>
    <w:rsid w:val="00C86F39"/>
    <w:rsid w:val="00C91777"/>
    <w:rsid w:val="00C91FF1"/>
    <w:rsid w:val="00C95F20"/>
    <w:rsid w:val="00C97EAB"/>
    <w:rsid w:val="00CA191E"/>
    <w:rsid w:val="00CA4155"/>
    <w:rsid w:val="00CA4F2F"/>
    <w:rsid w:val="00CB095E"/>
    <w:rsid w:val="00CB64EE"/>
    <w:rsid w:val="00CB6B6B"/>
    <w:rsid w:val="00CC187B"/>
    <w:rsid w:val="00CC2C45"/>
    <w:rsid w:val="00CC2DB6"/>
    <w:rsid w:val="00CC32FB"/>
    <w:rsid w:val="00CD0DCC"/>
    <w:rsid w:val="00CD46E6"/>
    <w:rsid w:val="00CD5C57"/>
    <w:rsid w:val="00CE1070"/>
    <w:rsid w:val="00CE22B2"/>
    <w:rsid w:val="00CE386C"/>
    <w:rsid w:val="00CF00BE"/>
    <w:rsid w:val="00CF1885"/>
    <w:rsid w:val="00CF5032"/>
    <w:rsid w:val="00CF7399"/>
    <w:rsid w:val="00D027D3"/>
    <w:rsid w:val="00D068AA"/>
    <w:rsid w:val="00D10CDE"/>
    <w:rsid w:val="00D22C00"/>
    <w:rsid w:val="00D22E48"/>
    <w:rsid w:val="00D24CA7"/>
    <w:rsid w:val="00D24FA2"/>
    <w:rsid w:val="00D26821"/>
    <w:rsid w:val="00D30B95"/>
    <w:rsid w:val="00D32D31"/>
    <w:rsid w:val="00D332A1"/>
    <w:rsid w:val="00D3408E"/>
    <w:rsid w:val="00D3467B"/>
    <w:rsid w:val="00D35F5C"/>
    <w:rsid w:val="00D36159"/>
    <w:rsid w:val="00D43ECE"/>
    <w:rsid w:val="00D47D55"/>
    <w:rsid w:val="00D507C7"/>
    <w:rsid w:val="00D52964"/>
    <w:rsid w:val="00D52993"/>
    <w:rsid w:val="00D55FC6"/>
    <w:rsid w:val="00D57605"/>
    <w:rsid w:val="00D611F6"/>
    <w:rsid w:val="00D743C2"/>
    <w:rsid w:val="00D77671"/>
    <w:rsid w:val="00D77975"/>
    <w:rsid w:val="00D819A5"/>
    <w:rsid w:val="00D81E99"/>
    <w:rsid w:val="00D82A06"/>
    <w:rsid w:val="00D832CE"/>
    <w:rsid w:val="00D865F9"/>
    <w:rsid w:val="00D91AB9"/>
    <w:rsid w:val="00DA0BCE"/>
    <w:rsid w:val="00DA4583"/>
    <w:rsid w:val="00DA4A0A"/>
    <w:rsid w:val="00DA7457"/>
    <w:rsid w:val="00DB0B4F"/>
    <w:rsid w:val="00DB1587"/>
    <w:rsid w:val="00DB1786"/>
    <w:rsid w:val="00DB1F38"/>
    <w:rsid w:val="00DB2007"/>
    <w:rsid w:val="00DB5E8E"/>
    <w:rsid w:val="00DB6117"/>
    <w:rsid w:val="00DC0092"/>
    <w:rsid w:val="00DC1125"/>
    <w:rsid w:val="00DC2886"/>
    <w:rsid w:val="00DC3BCB"/>
    <w:rsid w:val="00DD0945"/>
    <w:rsid w:val="00DD12F9"/>
    <w:rsid w:val="00DD5344"/>
    <w:rsid w:val="00DD5F28"/>
    <w:rsid w:val="00DD7032"/>
    <w:rsid w:val="00DD774F"/>
    <w:rsid w:val="00DD7D66"/>
    <w:rsid w:val="00DE1FC5"/>
    <w:rsid w:val="00DE2EA0"/>
    <w:rsid w:val="00DE3C97"/>
    <w:rsid w:val="00DE3F14"/>
    <w:rsid w:val="00DE3FD8"/>
    <w:rsid w:val="00DE63F1"/>
    <w:rsid w:val="00DE6E3C"/>
    <w:rsid w:val="00DE72FE"/>
    <w:rsid w:val="00DF09B2"/>
    <w:rsid w:val="00DF1271"/>
    <w:rsid w:val="00DF30E5"/>
    <w:rsid w:val="00DF3C67"/>
    <w:rsid w:val="00DF5C23"/>
    <w:rsid w:val="00DF5CC9"/>
    <w:rsid w:val="00DF6266"/>
    <w:rsid w:val="00DF6419"/>
    <w:rsid w:val="00E0070D"/>
    <w:rsid w:val="00E062D9"/>
    <w:rsid w:val="00E10AC2"/>
    <w:rsid w:val="00E11F99"/>
    <w:rsid w:val="00E164CE"/>
    <w:rsid w:val="00E172DE"/>
    <w:rsid w:val="00E20BB9"/>
    <w:rsid w:val="00E222B6"/>
    <w:rsid w:val="00E23108"/>
    <w:rsid w:val="00E25870"/>
    <w:rsid w:val="00E3194E"/>
    <w:rsid w:val="00E333C6"/>
    <w:rsid w:val="00E369EF"/>
    <w:rsid w:val="00E37AA0"/>
    <w:rsid w:val="00E407FC"/>
    <w:rsid w:val="00E42402"/>
    <w:rsid w:val="00E425A1"/>
    <w:rsid w:val="00E4457E"/>
    <w:rsid w:val="00E446EA"/>
    <w:rsid w:val="00E4472E"/>
    <w:rsid w:val="00E4585D"/>
    <w:rsid w:val="00E46BFD"/>
    <w:rsid w:val="00E53173"/>
    <w:rsid w:val="00E559D1"/>
    <w:rsid w:val="00E572B6"/>
    <w:rsid w:val="00E66E4E"/>
    <w:rsid w:val="00E671D0"/>
    <w:rsid w:val="00E67F4F"/>
    <w:rsid w:val="00E71ABC"/>
    <w:rsid w:val="00E72A9D"/>
    <w:rsid w:val="00E7654E"/>
    <w:rsid w:val="00E827E5"/>
    <w:rsid w:val="00E855CD"/>
    <w:rsid w:val="00E859E0"/>
    <w:rsid w:val="00E85E09"/>
    <w:rsid w:val="00E85FEA"/>
    <w:rsid w:val="00E864D6"/>
    <w:rsid w:val="00E865FC"/>
    <w:rsid w:val="00E901FB"/>
    <w:rsid w:val="00E92048"/>
    <w:rsid w:val="00E924C8"/>
    <w:rsid w:val="00E92623"/>
    <w:rsid w:val="00E94A34"/>
    <w:rsid w:val="00E94ADE"/>
    <w:rsid w:val="00E94EDB"/>
    <w:rsid w:val="00EA07C5"/>
    <w:rsid w:val="00EA1E2E"/>
    <w:rsid w:val="00EA3B8C"/>
    <w:rsid w:val="00EA4812"/>
    <w:rsid w:val="00EA57C5"/>
    <w:rsid w:val="00EB10C2"/>
    <w:rsid w:val="00EB36D1"/>
    <w:rsid w:val="00EB7F52"/>
    <w:rsid w:val="00EC091A"/>
    <w:rsid w:val="00EC1149"/>
    <w:rsid w:val="00EC14A7"/>
    <w:rsid w:val="00EC36E6"/>
    <w:rsid w:val="00EC44AC"/>
    <w:rsid w:val="00EC6395"/>
    <w:rsid w:val="00ED299C"/>
    <w:rsid w:val="00ED654E"/>
    <w:rsid w:val="00ED6DE4"/>
    <w:rsid w:val="00ED7831"/>
    <w:rsid w:val="00EE2144"/>
    <w:rsid w:val="00EE49DF"/>
    <w:rsid w:val="00EE4AFA"/>
    <w:rsid w:val="00EE6F3C"/>
    <w:rsid w:val="00EF0299"/>
    <w:rsid w:val="00EF0C86"/>
    <w:rsid w:val="00EF2FB2"/>
    <w:rsid w:val="00F017C0"/>
    <w:rsid w:val="00F01CF4"/>
    <w:rsid w:val="00F0269D"/>
    <w:rsid w:val="00F03ADA"/>
    <w:rsid w:val="00F04B47"/>
    <w:rsid w:val="00F06190"/>
    <w:rsid w:val="00F07EC3"/>
    <w:rsid w:val="00F1121B"/>
    <w:rsid w:val="00F14E2D"/>
    <w:rsid w:val="00F1649F"/>
    <w:rsid w:val="00F166E2"/>
    <w:rsid w:val="00F21C99"/>
    <w:rsid w:val="00F23EB3"/>
    <w:rsid w:val="00F30F25"/>
    <w:rsid w:val="00F3187C"/>
    <w:rsid w:val="00F34A03"/>
    <w:rsid w:val="00F35799"/>
    <w:rsid w:val="00F413D7"/>
    <w:rsid w:val="00F44D6D"/>
    <w:rsid w:val="00F44EBE"/>
    <w:rsid w:val="00F4652D"/>
    <w:rsid w:val="00F46E21"/>
    <w:rsid w:val="00F50639"/>
    <w:rsid w:val="00F528D1"/>
    <w:rsid w:val="00F52DC8"/>
    <w:rsid w:val="00F56662"/>
    <w:rsid w:val="00F574F0"/>
    <w:rsid w:val="00F63AD8"/>
    <w:rsid w:val="00F650A5"/>
    <w:rsid w:val="00F655C3"/>
    <w:rsid w:val="00F7041E"/>
    <w:rsid w:val="00F73BC7"/>
    <w:rsid w:val="00F7655B"/>
    <w:rsid w:val="00F8042E"/>
    <w:rsid w:val="00F8060D"/>
    <w:rsid w:val="00F8074B"/>
    <w:rsid w:val="00F832BB"/>
    <w:rsid w:val="00F848C0"/>
    <w:rsid w:val="00F867D5"/>
    <w:rsid w:val="00F86A15"/>
    <w:rsid w:val="00F87414"/>
    <w:rsid w:val="00F90782"/>
    <w:rsid w:val="00F9208A"/>
    <w:rsid w:val="00F93C3B"/>
    <w:rsid w:val="00F96E1D"/>
    <w:rsid w:val="00F9702D"/>
    <w:rsid w:val="00FA06DA"/>
    <w:rsid w:val="00FA4D66"/>
    <w:rsid w:val="00FB12B5"/>
    <w:rsid w:val="00FB498D"/>
    <w:rsid w:val="00FB7653"/>
    <w:rsid w:val="00FC015C"/>
    <w:rsid w:val="00FC7A72"/>
    <w:rsid w:val="00FD2E9A"/>
    <w:rsid w:val="00FD480F"/>
    <w:rsid w:val="00FD56C9"/>
    <w:rsid w:val="00FD65B9"/>
    <w:rsid w:val="00FD7F19"/>
    <w:rsid w:val="00FE1EE8"/>
    <w:rsid w:val="00FE2A35"/>
    <w:rsid w:val="00FE36AE"/>
    <w:rsid w:val="00FE52D8"/>
    <w:rsid w:val="00FF308C"/>
    <w:rsid w:val="00FF59AB"/>
    <w:rsid w:val="00FF6E8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EB56B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unhideWhenUsed="1"/>
    <w:lsdException w:name="Note Level 2" w:unhideWhenUsed="1"/>
    <w:lsdException w:name="Note Level 3" w:unhideWhenUsed="1"/>
    <w:lsdException w:name="Note Level 4" w:unhideWhenUsed="1"/>
    <w:lsdException w:name="Note Level 5" w:unhideWhenUsed="1"/>
    <w:lsdException w:name="Note Level 6" w:unhideWhenUsed="1"/>
    <w:lsdException w:name="Note Level 7" w:unhideWhenUsed="1"/>
    <w:lsdException w:name="Placeholder Text" w:semiHidden="1" w:uiPriority="99"/>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rPr>
  </w:style>
  <w:style w:type="paragraph" w:styleId="Heading1">
    <w:name w:val="heading 1"/>
    <w:basedOn w:val="Normal"/>
    <w:uiPriority w:val="9"/>
    <w:qFormat/>
    <w:rsid w:val="007247C2"/>
    <w:pPr>
      <w:spacing w:before="100" w:beforeAutospacing="1" w:after="100" w:afterAutospacing="1"/>
      <w:outlineLvl w:val="0"/>
    </w:pPr>
    <w:rPr>
      <w:b/>
      <w:bCs/>
      <w:kern w:val="36"/>
      <w:sz w:val="48"/>
      <w:szCs w:val="48"/>
    </w:rPr>
  </w:style>
  <w:style w:type="paragraph" w:styleId="Heading2">
    <w:name w:val="heading 2"/>
    <w:basedOn w:val="Normal"/>
    <w:next w:val="Normal"/>
    <w:qFormat/>
    <w:rsid w:val="006A77B5"/>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1127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intitle">
    <w:name w:val="maintitle"/>
    <w:basedOn w:val="DefaultParagraphFont"/>
    <w:rsid w:val="007247C2"/>
  </w:style>
  <w:style w:type="character" w:customStyle="1" w:styleId="apple-converted-space">
    <w:name w:val="apple-converted-space"/>
    <w:basedOn w:val="DefaultParagraphFont"/>
    <w:rsid w:val="007247C2"/>
  </w:style>
  <w:style w:type="paragraph" w:styleId="Footer">
    <w:name w:val="footer"/>
    <w:basedOn w:val="Normal"/>
    <w:rsid w:val="0025433C"/>
    <w:pPr>
      <w:tabs>
        <w:tab w:val="center" w:pos="4153"/>
        <w:tab w:val="right" w:pos="8306"/>
      </w:tabs>
    </w:pPr>
  </w:style>
  <w:style w:type="character" w:styleId="PageNumber">
    <w:name w:val="page number"/>
    <w:basedOn w:val="DefaultParagraphFont"/>
    <w:rsid w:val="0025433C"/>
  </w:style>
  <w:style w:type="paragraph" w:styleId="NormalWeb">
    <w:name w:val="Normal (Web)"/>
    <w:basedOn w:val="Normal"/>
    <w:rsid w:val="00D31D1F"/>
    <w:pPr>
      <w:spacing w:before="100" w:beforeAutospacing="1" w:after="100" w:afterAutospacing="1"/>
    </w:pPr>
  </w:style>
  <w:style w:type="character" w:styleId="Hyperlink">
    <w:name w:val="Hyperlink"/>
    <w:rsid w:val="0091127C"/>
    <w:rPr>
      <w:color w:val="0000FF"/>
      <w:u w:val="single"/>
    </w:rPr>
  </w:style>
  <w:style w:type="paragraph" w:customStyle="1" w:styleId="articledetails">
    <w:name w:val="articledetails"/>
    <w:basedOn w:val="Normal"/>
    <w:rsid w:val="006A77B5"/>
    <w:pPr>
      <w:spacing w:before="100" w:beforeAutospacing="1" w:after="100" w:afterAutospacing="1"/>
    </w:pPr>
  </w:style>
  <w:style w:type="paragraph" w:styleId="Caption">
    <w:name w:val="caption"/>
    <w:basedOn w:val="Normal"/>
    <w:next w:val="Normal"/>
    <w:qFormat/>
    <w:rsid w:val="00EB6F6C"/>
    <w:rPr>
      <w:b/>
      <w:bCs/>
      <w:sz w:val="20"/>
      <w:szCs w:val="20"/>
    </w:rPr>
  </w:style>
  <w:style w:type="character" w:styleId="CommentReference">
    <w:name w:val="annotation reference"/>
    <w:semiHidden/>
    <w:rsid w:val="000772BA"/>
    <w:rPr>
      <w:sz w:val="16"/>
      <w:szCs w:val="16"/>
    </w:rPr>
  </w:style>
  <w:style w:type="paragraph" w:styleId="CommentText">
    <w:name w:val="annotation text"/>
    <w:basedOn w:val="Normal"/>
    <w:semiHidden/>
    <w:rsid w:val="000772BA"/>
    <w:rPr>
      <w:sz w:val="20"/>
      <w:szCs w:val="20"/>
    </w:rPr>
  </w:style>
  <w:style w:type="paragraph" w:styleId="CommentSubject">
    <w:name w:val="annotation subject"/>
    <w:basedOn w:val="CommentText"/>
    <w:next w:val="CommentText"/>
    <w:semiHidden/>
    <w:rsid w:val="000772BA"/>
    <w:rPr>
      <w:b/>
      <w:bCs/>
    </w:rPr>
  </w:style>
  <w:style w:type="paragraph" w:styleId="BalloonText">
    <w:name w:val="Balloon Text"/>
    <w:basedOn w:val="Normal"/>
    <w:semiHidden/>
    <w:rsid w:val="000772BA"/>
    <w:rPr>
      <w:rFonts w:ascii="Tahoma" w:hAnsi="Tahoma" w:cs="Tahoma"/>
      <w:sz w:val="16"/>
      <w:szCs w:val="16"/>
    </w:rPr>
  </w:style>
  <w:style w:type="paragraph" w:customStyle="1" w:styleId="Default">
    <w:name w:val="Default"/>
    <w:rsid w:val="002A309A"/>
    <w:pPr>
      <w:autoSpaceDE w:val="0"/>
      <w:autoSpaceDN w:val="0"/>
      <w:adjustRightInd w:val="0"/>
    </w:pPr>
    <w:rPr>
      <w:rFonts w:ascii="Code" w:hAnsi="Code" w:cs="Code"/>
      <w:color w:val="000000"/>
      <w:sz w:val="24"/>
      <w:szCs w:val="24"/>
    </w:rPr>
  </w:style>
  <w:style w:type="character" w:styleId="FollowedHyperlink">
    <w:name w:val="FollowedHyperlink"/>
    <w:rsid w:val="004702AA"/>
    <w:rPr>
      <w:color w:val="800080"/>
      <w:u w:val="single"/>
    </w:rPr>
  </w:style>
  <w:style w:type="paragraph" w:styleId="ListParagraph">
    <w:name w:val="List Paragraph"/>
    <w:basedOn w:val="Normal"/>
    <w:uiPriority w:val="72"/>
    <w:qFormat/>
    <w:rsid w:val="00551E74"/>
    <w:pPr>
      <w:ind w:left="720"/>
      <w:contextualSpacing/>
    </w:pPr>
  </w:style>
  <w:style w:type="character" w:styleId="HTMLCite">
    <w:name w:val="HTML Cite"/>
    <w:basedOn w:val="DefaultParagraphFont"/>
    <w:uiPriority w:val="99"/>
    <w:semiHidden/>
    <w:unhideWhenUsed/>
    <w:rsid w:val="007E6018"/>
    <w:rPr>
      <w:i/>
      <w:iCs/>
    </w:rPr>
  </w:style>
  <w:style w:type="paragraph" w:customStyle="1" w:styleId="EndNoteBibliographyTitle">
    <w:name w:val="EndNote Bibliography Title"/>
    <w:basedOn w:val="Normal"/>
    <w:rsid w:val="00D32D31"/>
    <w:pPr>
      <w:jc w:val="center"/>
    </w:pPr>
  </w:style>
  <w:style w:type="paragraph" w:customStyle="1" w:styleId="EndNoteBibliography">
    <w:name w:val="EndNote Bibliography"/>
    <w:basedOn w:val="Normal"/>
    <w:rsid w:val="00D32D31"/>
  </w:style>
  <w:style w:type="paragraph" w:styleId="Revision">
    <w:name w:val="Revision"/>
    <w:hidden/>
    <w:uiPriority w:val="71"/>
    <w:semiHidden/>
    <w:rsid w:val="00A357D4"/>
    <w:rPr>
      <w:sz w:val="24"/>
      <w:szCs w:val="24"/>
    </w:rPr>
  </w:style>
  <w:style w:type="character" w:styleId="PlaceholderText">
    <w:name w:val="Placeholder Text"/>
    <w:basedOn w:val="DefaultParagraphFont"/>
    <w:uiPriority w:val="99"/>
    <w:semiHidden/>
    <w:rsid w:val="001660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4526">
      <w:bodyDiv w:val="1"/>
      <w:marLeft w:val="0"/>
      <w:marRight w:val="0"/>
      <w:marTop w:val="0"/>
      <w:marBottom w:val="0"/>
      <w:divBdr>
        <w:top w:val="none" w:sz="0" w:space="0" w:color="auto"/>
        <w:left w:val="none" w:sz="0" w:space="0" w:color="auto"/>
        <w:bottom w:val="none" w:sz="0" w:space="0" w:color="auto"/>
        <w:right w:val="none" w:sz="0" w:space="0" w:color="auto"/>
      </w:divBdr>
      <w:divsChild>
        <w:div w:id="1744985151">
          <w:marLeft w:val="0"/>
          <w:marRight w:val="0"/>
          <w:marTop w:val="0"/>
          <w:marBottom w:val="0"/>
          <w:divBdr>
            <w:top w:val="none" w:sz="0" w:space="0" w:color="auto"/>
            <w:left w:val="none" w:sz="0" w:space="0" w:color="auto"/>
            <w:bottom w:val="none" w:sz="0" w:space="0" w:color="auto"/>
            <w:right w:val="none" w:sz="0" w:space="0" w:color="auto"/>
          </w:divBdr>
        </w:div>
      </w:divsChild>
    </w:div>
    <w:div w:id="44647078">
      <w:bodyDiv w:val="1"/>
      <w:marLeft w:val="0"/>
      <w:marRight w:val="0"/>
      <w:marTop w:val="0"/>
      <w:marBottom w:val="0"/>
      <w:divBdr>
        <w:top w:val="none" w:sz="0" w:space="0" w:color="auto"/>
        <w:left w:val="none" w:sz="0" w:space="0" w:color="auto"/>
        <w:bottom w:val="none" w:sz="0" w:space="0" w:color="auto"/>
        <w:right w:val="none" w:sz="0" w:space="0" w:color="auto"/>
      </w:divBdr>
      <w:divsChild>
        <w:div w:id="723407234">
          <w:marLeft w:val="0"/>
          <w:marRight w:val="0"/>
          <w:marTop w:val="0"/>
          <w:marBottom w:val="0"/>
          <w:divBdr>
            <w:top w:val="none" w:sz="0" w:space="0" w:color="auto"/>
            <w:left w:val="none" w:sz="0" w:space="0" w:color="auto"/>
            <w:bottom w:val="none" w:sz="0" w:space="0" w:color="auto"/>
            <w:right w:val="none" w:sz="0" w:space="0" w:color="auto"/>
          </w:divBdr>
          <w:divsChild>
            <w:div w:id="1090198865">
              <w:marLeft w:val="0"/>
              <w:marRight w:val="0"/>
              <w:marTop w:val="0"/>
              <w:marBottom w:val="0"/>
              <w:divBdr>
                <w:top w:val="none" w:sz="0" w:space="0" w:color="auto"/>
                <w:left w:val="none" w:sz="0" w:space="0" w:color="auto"/>
                <w:bottom w:val="none" w:sz="0" w:space="0" w:color="auto"/>
                <w:right w:val="none" w:sz="0" w:space="0" w:color="auto"/>
              </w:divBdr>
              <w:divsChild>
                <w:div w:id="214638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44594">
      <w:bodyDiv w:val="1"/>
      <w:marLeft w:val="0"/>
      <w:marRight w:val="0"/>
      <w:marTop w:val="0"/>
      <w:marBottom w:val="0"/>
      <w:divBdr>
        <w:top w:val="none" w:sz="0" w:space="0" w:color="auto"/>
        <w:left w:val="none" w:sz="0" w:space="0" w:color="auto"/>
        <w:bottom w:val="none" w:sz="0" w:space="0" w:color="auto"/>
        <w:right w:val="none" w:sz="0" w:space="0" w:color="auto"/>
      </w:divBdr>
      <w:divsChild>
        <w:div w:id="322003004">
          <w:marLeft w:val="0"/>
          <w:marRight w:val="0"/>
          <w:marTop w:val="120"/>
          <w:marBottom w:val="0"/>
          <w:divBdr>
            <w:top w:val="none" w:sz="0" w:space="0" w:color="auto"/>
            <w:left w:val="none" w:sz="0" w:space="0" w:color="auto"/>
            <w:bottom w:val="none" w:sz="0" w:space="0" w:color="auto"/>
            <w:right w:val="none" w:sz="0" w:space="0" w:color="auto"/>
          </w:divBdr>
        </w:div>
        <w:div w:id="1454322499">
          <w:marLeft w:val="0"/>
          <w:marRight w:val="0"/>
          <w:marTop w:val="0"/>
          <w:marBottom w:val="0"/>
          <w:divBdr>
            <w:top w:val="single" w:sz="18" w:space="6" w:color="E1E9EB"/>
            <w:left w:val="none" w:sz="0" w:space="0" w:color="auto"/>
            <w:bottom w:val="none" w:sz="0" w:space="0" w:color="auto"/>
            <w:right w:val="none" w:sz="0" w:space="0" w:color="auto"/>
          </w:divBdr>
        </w:div>
      </w:divsChild>
    </w:div>
    <w:div w:id="265239390">
      <w:bodyDiv w:val="1"/>
      <w:marLeft w:val="0"/>
      <w:marRight w:val="0"/>
      <w:marTop w:val="0"/>
      <w:marBottom w:val="0"/>
      <w:divBdr>
        <w:top w:val="none" w:sz="0" w:space="0" w:color="auto"/>
        <w:left w:val="none" w:sz="0" w:space="0" w:color="auto"/>
        <w:bottom w:val="none" w:sz="0" w:space="0" w:color="auto"/>
        <w:right w:val="none" w:sz="0" w:space="0" w:color="auto"/>
      </w:divBdr>
      <w:divsChild>
        <w:div w:id="1828010596">
          <w:marLeft w:val="0"/>
          <w:marRight w:val="0"/>
          <w:marTop w:val="0"/>
          <w:marBottom w:val="0"/>
          <w:divBdr>
            <w:top w:val="none" w:sz="0" w:space="0" w:color="auto"/>
            <w:left w:val="none" w:sz="0" w:space="0" w:color="auto"/>
            <w:bottom w:val="none" w:sz="0" w:space="0" w:color="auto"/>
            <w:right w:val="none" w:sz="0" w:space="0" w:color="auto"/>
          </w:divBdr>
        </w:div>
        <w:div w:id="387265590">
          <w:marLeft w:val="0"/>
          <w:marRight w:val="0"/>
          <w:marTop w:val="0"/>
          <w:marBottom w:val="0"/>
          <w:divBdr>
            <w:top w:val="none" w:sz="0" w:space="0" w:color="auto"/>
            <w:left w:val="none" w:sz="0" w:space="0" w:color="auto"/>
            <w:bottom w:val="none" w:sz="0" w:space="0" w:color="auto"/>
            <w:right w:val="none" w:sz="0" w:space="0" w:color="auto"/>
          </w:divBdr>
        </w:div>
      </w:divsChild>
    </w:div>
    <w:div w:id="333999594">
      <w:bodyDiv w:val="1"/>
      <w:marLeft w:val="0"/>
      <w:marRight w:val="0"/>
      <w:marTop w:val="0"/>
      <w:marBottom w:val="0"/>
      <w:divBdr>
        <w:top w:val="none" w:sz="0" w:space="0" w:color="auto"/>
        <w:left w:val="none" w:sz="0" w:space="0" w:color="auto"/>
        <w:bottom w:val="none" w:sz="0" w:space="0" w:color="auto"/>
        <w:right w:val="none" w:sz="0" w:space="0" w:color="auto"/>
      </w:divBdr>
    </w:div>
    <w:div w:id="340743709">
      <w:bodyDiv w:val="1"/>
      <w:marLeft w:val="0"/>
      <w:marRight w:val="0"/>
      <w:marTop w:val="0"/>
      <w:marBottom w:val="0"/>
      <w:divBdr>
        <w:top w:val="none" w:sz="0" w:space="0" w:color="auto"/>
        <w:left w:val="none" w:sz="0" w:space="0" w:color="auto"/>
        <w:bottom w:val="none" w:sz="0" w:space="0" w:color="auto"/>
        <w:right w:val="none" w:sz="0" w:space="0" w:color="auto"/>
      </w:divBdr>
    </w:div>
    <w:div w:id="641426479">
      <w:bodyDiv w:val="1"/>
      <w:marLeft w:val="0"/>
      <w:marRight w:val="0"/>
      <w:marTop w:val="0"/>
      <w:marBottom w:val="0"/>
      <w:divBdr>
        <w:top w:val="none" w:sz="0" w:space="0" w:color="auto"/>
        <w:left w:val="none" w:sz="0" w:space="0" w:color="auto"/>
        <w:bottom w:val="none" w:sz="0" w:space="0" w:color="auto"/>
        <w:right w:val="none" w:sz="0" w:space="0" w:color="auto"/>
      </w:divBdr>
      <w:divsChild>
        <w:div w:id="513495083">
          <w:marLeft w:val="0"/>
          <w:marRight w:val="0"/>
          <w:marTop w:val="120"/>
          <w:marBottom w:val="120"/>
          <w:divBdr>
            <w:top w:val="none" w:sz="0" w:space="0" w:color="auto"/>
            <w:left w:val="none" w:sz="0" w:space="0" w:color="auto"/>
            <w:bottom w:val="none" w:sz="0" w:space="0" w:color="auto"/>
            <w:right w:val="none" w:sz="0" w:space="0" w:color="auto"/>
          </w:divBdr>
        </w:div>
      </w:divsChild>
    </w:div>
    <w:div w:id="670452469">
      <w:bodyDiv w:val="1"/>
      <w:marLeft w:val="0"/>
      <w:marRight w:val="0"/>
      <w:marTop w:val="0"/>
      <w:marBottom w:val="0"/>
      <w:divBdr>
        <w:top w:val="none" w:sz="0" w:space="0" w:color="auto"/>
        <w:left w:val="none" w:sz="0" w:space="0" w:color="auto"/>
        <w:bottom w:val="none" w:sz="0" w:space="0" w:color="auto"/>
        <w:right w:val="none" w:sz="0" w:space="0" w:color="auto"/>
      </w:divBdr>
      <w:divsChild>
        <w:div w:id="1645428726">
          <w:marLeft w:val="0"/>
          <w:marRight w:val="0"/>
          <w:marTop w:val="0"/>
          <w:marBottom w:val="0"/>
          <w:divBdr>
            <w:top w:val="single" w:sz="18" w:space="6" w:color="E1E9EB"/>
            <w:left w:val="none" w:sz="0" w:space="0" w:color="auto"/>
            <w:bottom w:val="none" w:sz="0" w:space="0" w:color="auto"/>
            <w:right w:val="none" w:sz="0" w:space="0" w:color="auto"/>
          </w:divBdr>
        </w:div>
        <w:div w:id="1654405553">
          <w:marLeft w:val="0"/>
          <w:marRight w:val="0"/>
          <w:marTop w:val="120"/>
          <w:marBottom w:val="0"/>
          <w:divBdr>
            <w:top w:val="none" w:sz="0" w:space="0" w:color="auto"/>
            <w:left w:val="none" w:sz="0" w:space="0" w:color="auto"/>
            <w:bottom w:val="none" w:sz="0" w:space="0" w:color="auto"/>
            <w:right w:val="none" w:sz="0" w:space="0" w:color="auto"/>
          </w:divBdr>
        </w:div>
        <w:div w:id="407965675">
          <w:marLeft w:val="240"/>
          <w:marRight w:val="0"/>
          <w:marTop w:val="288"/>
          <w:marBottom w:val="0"/>
          <w:divBdr>
            <w:top w:val="single" w:sz="18" w:space="6" w:color="E1E9EB"/>
            <w:left w:val="none" w:sz="0" w:space="0" w:color="auto"/>
            <w:bottom w:val="none" w:sz="0" w:space="0" w:color="auto"/>
            <w:right w:val="none" w:sz="0" w:space="0" w:color="auto"/>
          </w:divBdr>
          <w:divsChild>
            <w:div w:id="1189756161">
              <w:marLeft w:val="0"/>
              <w:marRight w:val="240"/>
              <w:marTop w:val="120"/>
              <w:marBottom w:val="0"/>
              <w:divBdr>
                <w:top w:val="none" w:sz="0" w:space="0" w:color="auto"/>
                <w:left w:val="none" w:sz="0" w:space="0" w:color="auto"/>
                <w:bottom w:val="none" w:sz="0" w:space="0" w:color="auto"/>
                <w:right w:val="none" w:sz="0" w:space="0" w:color="auto"/>
              </w:divBdr>
              <w:divsChild>
                <w:div w:id="1116295956">
                  <w:marLeft w:val="75"/>
                  <w:marRight w:val="0"/>
                  <w:marTop w:val="75"/>
                  <w:marBottom w:val="360"/>
                  <w:divBdr>
                    <w:top w:val="none" w:sz="0" w:space="0" w:color="auto"/>
                    <w:left w:val="none" w:sz="0" w:space="0" w:color="auto"/>
                    <w:bottom w:val="none" w:sz="0" w:space="0" w:color="auto"/>
                    <w:right w:val="none" w:sz="0" w:space="0" w:color="auto"/>
                  </w:divBdr>
                </w:div>
              </w:divsChild>
            </w:div>
            <w:div w:id="990671550">
              <w:marLeft w:val="0"/>
              <w:marRight w:val="0"/>
              <w:marTop w:val="120"/>
              <w:marBottom w:val="0"/>
              <w:divBdr>
                <w:top w:val="none" w:sz="0" w:space="0" w:color="auto"/>
                <w:left w:val="none" w:sz="0" w:space="0" w:color="auto"/>
                <w:bottom w:val="none" w:sz="0" w:space="0" w:color="auto"/>
                <w:right w:val="none" w:sz="0" w:space="0" w:color="auto"/>
              </w:divBdr>
              <w:divsChild>
                <w:div w:id="206799180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989594658">
      <w:bodyDiv w:val="1"/>
      <w:marLeft w:val="0"/>
      <w:marRight w:val="0"/>
      <w:marTop w:val="0"/>
      <w:marBottom w:val="0"/>
      <w:divBdr>
        <w:top w:val="none" w:sz="0" w:space="0" w:color="auto"/>
        <w:left w:val="none" w:sz="0" w:space="0" w:color="auto"/>
        <w:bottom w:val="none" w:sz="0" w:space="0" w:color="auto"/>
        <w:right w:val="none" w:sz="0" w:space="0" w:color="auto"/>
      </w:divBdr>
      <w:divsChild>
        <w:div w:id="281889712">
          <w:marLeft w:val="0"/>
          <w:marRight w:val="0"/>
          <w:marTop w:val="75"/>
          <w:marBottom w:val="0"/>
          <w:divBdr>
            <w:top w:val="none" w:sz="0" w:space="0" w:color="auto"/>
            <w:left w:val="none" w:sz="0" w:space="0" w:color="auto"/>
            <w:bottom w:val="none" w:sz="0" w:space="0" w:color="auto"/>
            <w:right w:val="none" w:sz="0" w:space="0" w:color="auto"/>
          </w:divBdr>
        </w:div>
      </w:divsChild>
    </w:div>
    <w:div w:id="996035053">
      <w:bodyDiv w:val="1"/>
      <w:marLeft w:val="0"/>
      <w:marRight w:val="0"/>
      <w:marTop w:val="0"/>
      <w:marBottom w:val="0"/>
      <w:divBdr>
        <w:top w:val="none" w:sz="0" w:space="0" w:color="auto"/>
        <w:left w:val="none" w:sz="0" w:space="0" w:color="auto"/>
        <w:bottom w:val="none" w:sz="0" w:space="0" w:color="auto"/>
        <w:right w:val="none" w:sz="0" w:space="0" w:color="auto"/>
      </w:divBdr>
      <w:divsChild>
        <w:div w:id="996957751">
          <w:marLeft w:val="0"/>
          <w:marRight w:val="0"/>
          <w:marTop w:val="0"/>
          <w:marBottom w:val="0"/>
          <w:divBdr>
            <w:top w:val="none" w:sz="0" w:space="0" w:color="auto"/>
            <w:left w:val="none" w:sz="0" w:space="0" w:color="auto"/>
            <w:bottom w:val="none" w:sz="0" w:space="0" w:color="auto"/>
            <w:right w:val="none" w:sz="0" w:space="0" w:color="auto"/>
          </w:divBdr>
          <w:divsChild>
            <w:div w:id="671493094">
              <w:marLeft w:val="0"/>
              <w:marRight w:val="0"/>
              <w:marTop w:val="0"/>
              <w:marBottom w:val="0"/>
              <w:divBdr>
                <w:top w:val="none" w:sz="0" w:space="0" w:color="auto"/>
                <w:left w:val="none" w:sz="0" w:space="0" w:color="auto"/>
                <w:bottom w:val="none" w:sz="0" w:space="0" w:color="auto"/>
                <w:right w:val="none" w:sz="0" w:space="0" w:color="auto"/>
              </w:divBdr>
            </w:div>
          </w:divsChild>
        </w:div>
        <w:div w:id="80374094">
          <w:marLeft w:val="0"/>
          <w:marRight w:val="0"/>
          <w:marTop w:val="0"/>
          <w:marBottom w:val="0"/>
          <w:divBdr>
            <w:top w:val="none" w:sz="0" w:space="0" w:color="auto"/>
            <w:left w:val="none" w:sz="0" w:space="0" w:color="auto"/>
            <w:bottom w:val="none" w:sz="0" w:space="0" w:color="auto"/>
            <w:right w:val="none" w:sz="0" w:space="0" w:color="auto"/>
          </w:divBdr>
        </w:div>
        <w:div w:id="931934410">
          <w:marLeft w:val="0"/>
          <w:marRight w:val="0"/>
          <w:marTop w:val="0"/>
          <w:marBottom w:val="0"/>
          <w:divBdr>
            <w:top w:val="none" w:sz="0" w:space="0" w:color="auto"/>
            <w:left w:val="none" w:sz="0" w:space="0" w:color="auto"/>
            <w:bottom w:val="none" w:sz="0" w:space="0" w:color="auto"/>
            <w:right w:val="none" w:sz="0" w:space="0" w:color="auto"/>
          </w:divBdr>
          <w:divsChild>
            <w:div w:id="18415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266271">
      <w:bodyDiv w:val="1"/>
      <w:marLeft w:val="0"/>
      <w:marRight w:val="0"/>
      <w:marTop w:val="0"/>
      <w:marBottom w:val="0"/>
      <w:divBdr>
        <w:top w:val="none" w:sz="0" w:space="0" w:color="auto"/>
        <w:left w:val="none" w:sz="0" w:space="0" w:color="auto"/>
        <w:bottom w:val="none" w:sz="0" w:space="0" w:color="auto"/>
        <w:right w:val="none" w:sz="0" w:space="0" w:color="auto"/>
      </w:divBdr>
      <w:divsChild>
        <w:div w:id="880558323">
          <w:marLeft w:val="0"/>
          <w:marRight w:val="0"/>
          <w:marTop w:val="0"/>
          <w:marBottom w:val="240"/>
          <w:divBdr>
            <w:top w:val="none" w:sz="0" w:space="0" w:color="auto"/>
            <w:left w:val="none" w:sz="0" w:space="0" w:color="auto"/>
            <w:bottom w:val="none" w:sz="0" w:space="0" w:color="auto"/>
            <w:right w:val="none" w:sz="0" w:space="0" w:color="auto"/>
          </w:divBdr>
        </w:div>
      </w:divsChild>
    </w:div>
    <w:div w:id="1297445343">
      <w:bodyDiv w:val="1"/>
      <w:marLeft w:val="0"/>
      <w:marRight w:val="0"/>
      <w:marTop w:val="0"/>
      <w:marBottom w:val="0"/>
      <w:divBdr>
        <w:top w:val="none" w:sz="0" w:space="0" w:color="auto"/>
        <w:left w:val="none" w:sz="0" w:space="0" w:color="auto"/>
        <w:bottom w:val="none" w:sz="0" w:space="0" w:color="auto"/>
        <w:right w:val="none" w:sz="0" w:space="0" w:color="auto"/>
      </w:divBdr>
    </w:div>
    <w:div w:id="1427578350">
      <w:bodyDiv w:val="1"/>
      <w:marLeft w:val="0"/>
      <w:marRight w:val="0"/>
      <w:marTop w:val="0"/>
      <w:marBottom w:val="0"/>
      <w:divBdr>
        <w:top w:val="none" w:sz="0" w:space="0" w:color="auto"/>
        <w:left w:val="none" w:sz="0" w:space="0" w:color="auto"/>
        <w:bottom w:val="none" w:sz="0" w:space="0" w:color="auto"/>
        <w:right w:val="none" w:sz="0" w:space="0" w:color="auto"/>
      </w:divBdr>
      <w:divsChild>
        <w:div w:id="1245846015">
          <w:marLeft w:val="0"/>
          <w:marRight w:val="0"/>
          <w:marTop w:val="0"/>
          <w:marBottom w:val="0"/>
          <w:divBdr>
            <w:top w:val="none" w:sz="0" w:space="0" w:color="auto"/>
            <w:left w:val="none" w:sz="0" w:space="0" w:color="auto"/>
            <w:bottom w:val="none" w:sz="0" w:space="0" w:color="auto"/>
            <w:right w:val="none" w:sz="0" w:space="0" w:color="auto"/>
          </w:divBdr>
          <w:divsChild>
            <w:div w:id="884682800">
              <w:marLeft w:val="0"/>
              <w:marRight w:val="0"/>
              <w:marTop w:val="0"/>
              <w:marBottom w:val="0"/>
              <w:divBdr>
                <w:top w:val="none" w:sz="0" w:space="0" w:color="auto"/>
                <w:left w:val="none" w:sz="0" w:space="0" w:color="auto"/>
                <w:bottom w:val="none" w:sz="0" w:space="0" w:color="auto"/>
                <w:right w:val="none" w:sz="0" w:space="0" w:color="auto"/>
              </w:divBdr>
              <w:divsChild>
                <w:div w:id="205202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901192">
      <w:bodyDiv w:val="1"/>
      <w:marLeft w:val="0"/>
      <w:marRight w:val="0"/>
      <w:marTop w:val="0"/>
      <w:marBottom w:val="0"/>
      <w:divBdr>
        <w:top w:val="none" w:sz="0" w:space="0" w:color="auto"/>
        <w:left w:val="none" w:sz="0" w:space="0" w:color="auto"/>
        <w:bottom w:val="none" w:sz="0" w:space="0" w:color="auto"/>
        <w:right w:val="none" w:sz="0" w:space="0" w:color="auto"/>
      </w:divBdr>
      <w:divsChild>
        <w:div w:id="395978554">
          <w:marLeft w:val="0"/>
          <w:marRight w:val="0"/>
          <w:marTop w:val="0"/>
          <w:marBottom w:val="0"/>
          <w:divBdr>
            <w:top w:val="single" w:sz="18" w:space="6" w:color="E1E9EB"/>
            <w:left w:val="none" w:sz="0" w:space="0" w:color="auto"/>
            <w:bottom w:val="none" w:sz="0" w:space="0" w:color="auto"/>
            <w:right w:val="none" w:sz="0" w:space="0" w:color="auto"/>
          </w:divBdr>
        </w:div>
        <w:div w:id="1709451750">
          <w:marLeft w:val="0"/>
          <w:marRight w:val="0"/>
          <w:marTop w:val="120"/>
          <w:marBottom w:val="0"/>
          <w:divBdr>
            <w:top w:val="none" w:sz="0" w:space="0" w:color="auto"/>
            <w:left w:val="none" w:sz="0" w:space="0" w:color="auto"/>
            <w:bottom w:val="none" w:sz="0" w:space="0" w:color="auto"/>
            <w:right w:val="none" w:sz="0" w:space="0" w:color="auto"/>
          </w:divBdr>
        </w:div>
      </w:divsChild>
    </w:div>
    <w:div w:id="1631204181">
      <w:bodyDiv w:val="1"/>
      <w:marLeft w:val="0"/>
      <w:marRight w:val="0"/>
      <w:marTop w:val="0"/>
      <w:marBottom w:val="0"/>
      <w:divBdr>
        <w:top w:val="none" w:sz="0" w:space="0" w:color="auto"/>
        <w:left w:val="none" w:sz="0" w:space="0" w:color="auto"/>
        <w:bottom w:val="none" w:sz="0" w:space="0" w:color="auto"/>
        <w:right w:val="none" w:sz="0" w:space="0" w:color="auto"/>
      </w:divBdr>
      <w:divsChild>
        <w:div w:id="1705013605">
          <w:marLeft w:val="0"/>
          <w:marRight w:val="0"/>
          <w:marTop w:val="0"/>
          <w:marBottom w:val="0"/>
          <w:divBdr>
            <w:top w:val="none" w:sz="0" w:space="0" w:color="auto"/>
            <w:left w:val="none" w:sz="0" w:space="0" w:color="auto"/>
            <w:bottom w:val="none" w:sz="0" w:space="0" w:color="auto"/>
            <w:right w:val="none" w:sz="0" w:space="0" w:color="auto"/>
          </w:divBdr>
        </w:div>
        <w:div w:id="1582106438">
          <w:marLeft w:val="0"/>
          <w:marRight w:val="0"/>
          <w:marTop w:val="0"/>
          <w:marBottom w:val="0"/>
          <w:divBdr>
            <w:top w:val="none" w:sz="0" w:space="0" w:color="auto"/>
            <w:left w:val="none" w:sz="0" w:space="0" w:color="auto"/>
            <w:bottom w:val="none" w:sz="0" w:space="0" w:color="auto"/>
            <w:right w:val="none" w:sz="0" w:space="0" w:color="auto"/>
          </w:divBdr>
        </w:div>
        <w:div w:id="414203978">
          <w:marLeft w:val="0"/>
          <w:marRight w:val="0"/>
          <w:marTop w:val="0"/>
          <w:marBottom w:val="0"/>
          <w:divBdr>
            <w:top w:val="none" w:sz="0" w:space="0" w:color="auto"/>
            <w:left w:val="none" w:sz="0" w:space="0" w:color="auto"/>
            <w:bottom w:val="none" w:sz="0" w:space="0" w:color="auto"/>
            <w:right w:val="none" w:sz="0" w:space="0" w:color="auto"/>
          </w:divBdr>
        </w:div>
      </w:divsChild>
    </w:div>
    <w:div w:id="1678002816">
      <w:bodyDiv w:val="1"/>
      <w:marLeft w:val="0"/>
      <w:marRight w:val="0"/>
      <w:marTop w:val="0"/>
      <w:marBottom w:val="0"/>
      <w:divBdr>
        <w:top w:val="none" w:sz="0" w:space="0" w:color="auto"/>
        <w:left w:val="none" w:sz="0" w:space="0" w:color="auto"/>
        <w:bottom w:val="none" w:sz="0" w:space="0" w:color="auto"/>
        <w:right w:val="none" w:sz="0" w:space="0" w:color="auto"/>
      </w:divBdr>
      <w:divsChild>
        <w:div w:id="1476097843">
          <w:marLeft w:val="0"/>
          <w:marRight w:val="0"/>
          <w:marTop w:val="0"/>
          <w:marBottom w:val="0"/>
          <w:divBdr>
            <w:top w:val="none" w:sz="0" w:space="0" w:color="auto"/>
            <w:left w:val="none" w:sz="0" w:space="0" w:color="auto"/>
            <w:bottom w:val="none" w:sz="0" w:space="0" w:color="auto"/>
            <w:right w:val="none" w:sz="0" w:space="0" w:color="auto"/>
          </w:divBdr>
        </w:div>
        <w:div w:id="227423331">
          <w:marLeft w:val="0"/>
          <w:marRight w:val="0"/>
          <w:marTop w:val="0"/>
          <w:marBottom w:val="0"/>
          <w:divBdr>
            <w:top w:val="none" w:sz="0" w:space="0" w:color="auto"/>
            <w:left w:val="none" w:sz="0" w:space="0" w:color="auto"/>
            <w:bottom w:val="none" w:sz="0" w:space="0" w:color="auto"/>
            <w:right w:val="none" w:sz="0" w:space="0" w:color="auto"/>
          </w:divBdr>
        </w:div>
        <w:div w:id="13390366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lx1.bto.org/birdfacts/results/bob12000.htm" TargetMode="Externa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oleObject" Target="embeddings/oleObject1.bin"/><Relationship Id="rId9" Type="http://schemas.openxmlformats.org/officeDocument/2006/relationships/image" Target="media/image2.emf"/><Relationship Id="rId10"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0</Pages>
  <Words>11408</Words>
  <Characters>65031</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he maintenance of shared visible polymorphisms by frequency-dependent selection:  interactions between species</vt:lpstr>
    </vt:vector>
  </TitlesOfParts>
  <Company>University of York</Company>
  <LinksUpToDate>false</LinksUpToDate>
  <CharactersWithSpaces>76287</CharactersWithSpaces>
  <SharedDoc>false</SharedDoc>
  <HLinks>
    <vt:vector size="54" baseType="variant">
      <vt:variant>
        <vt:i4>721019</vt:i4>
      </vt:variant>
      <vt:variant>
        <vt:i4>12</vt:i4>
      </vt:variant>
      <vt:variant>
        <vt:i4>0</vt:i4>
      </vt:variant>
      <vt:variant>
        <vt:i4>5</vt:i4>
      </vt:variant>
      <vt:variant>
        <vt:lpwstr>http://books.google.co.uk/books?hl=en&amp;lr=&amp;id=Rbq0j5ZjhGgC&amp;oi=fnd&amp;pg=PA11&amp;dq=Human+population+genetics+vogel&amp;ots=b8a7Qdfvrx&amp;sig=_QK2MJzJL-OysybOlbwN6GDlEoo</vt:lpwstr>
      </vt:variant>
      <vt:variant>
        <vt:lpwstr/>
      </vt:variant>
      <vt:variant>
        <vt:i4>4325421</vt:i4>
      </vt:variant>
      <vt:variant>
        <vt:i4>18257</vt:i4>
      </vt:variant>
      <vt:variant>
        <vt:i4>1034</vt:i4>
      </vt:variant>
      <vt:variant>
        <vt:i4>1</vt:i4>
      </vt:variant>
      <vt:variant>
        <vt:lpwstr>Fig2_ApoOnly</vt:lpwstr>
      </vt:variant>
      <vt:variant>
        <vt:lpwstr/>
      </vt:variant>
      <vt:variant>
        <vt:i4>1245191</vt:i4>
      </vt:variant>
      <vt:variant>
        <vt:i4>18550</vt:i4>
      </vt:variant>
      <vt:variant>
        <vt:i4>1032</vt:i4>
      </vt:variant>
      <vt:variant>
        <vt:i4>1</vt:i4>
      </vt:variant>
      <vt:variant>
        <vt:lpwstr>allopatricDWonly</vt:lpwstr>
      </vt:variant>
      <vt:variant>
        <vt:lpwstr/>
      </vt:variant>
      <vt:variant>
        <vt:i4>7536654</vt:i4>
      </vt:variant>
      <vt:variant>
        <vt:i4>18551</vt:i4>
      </vt:variant>
      <vt:variant>
        <vt:i4>1033</vt:i4>
      </vt:variant>
      <vt:variant>
        <vt:i4>1</vt:i4>
      </vt:variant>
      <vt:variant>
        <vt:lpwstr>sympatricDWonly</vt:lpwstr>
      </vt:variant>
      <vt:variant>
        <vt:lpwstr/>
      </vt:variant>
      <vt:variant>
        <vt:i4>589939</vt:i4>
      </vt:variant>
      <vt:variant>
        <vt:i4>20526</vt:i4>
      </vt:variant>
      <vt:variant>
        <vt:i4>1027</vt:i4>
      </vt:variant>
      <vt:variant>
        <vt:i4>1</vt:i4>
      </vt:variant>
      <vt:variant>
        <vt:lpwstr>EuclidDwvsApo</vt:lpwstr>
      </vt:variant>
      <vt:variant>
        <vt:lpwstr/>
      </vt:variant>
      <vt:variant>
        <vt:i4>6750221</vt:i4>
      </vt:variant>
      <vt:variant>
        <vt:i4>21346</vt:i4>
      </vt:variant>
      <vt:variant>
        <vt:i4>1025</vt:i4>
      </vt:variant>
      <vt:variant>
        <vt:i4>1</vt:i4>
      </vt:variant>
      <vt:variant>
        <vt:lpwstr>snailAllopatric</vt:lpwstr>
      </vt:variant>
      <vt:variant>
        <vt:lpwstr/>
      </vt:variant>
      <vt:variant>
        <vt:i4>6881386</vt:i4>
      </vt:variant>
      <vt:variant>
        <vt:i4>21347</vt:i4>
      </vt:variant>
      <vt:variant>
        <vt:i4>1026</vt:i4>
      </vt:variant>
      <vt:variant>
        <vt:i4>1</vt:i4>
      </vt:variant>
      <vt:variant>
        <vt:lpwstr>snailSympatric</vt:lpwstr>
      </vt:variant>
      <vt:variant>
        <vt:lpwstr/>
      </vt:variant>
      <vt:variant>
        <vt:i4>3080283</vt:i4>
      </vt:variant>
      <vt:variant>
        <vt:i4>21611</vt:i4>
      </vt:variant>
      <vt:variant>
        <vt:i4>1028</vt:i4>
      </vt:variant>
      <vt:variant>
        <vt:i4>1</vt:i4>
      </vt:variant>
      <vt:variant>
        <vt:lpwstr>Rplot01</vt:lpwstr>
      </vt:variant>
      <vt:variant>
        <vt:lpwstr/>
      </vt:variant>
      <vt:variant>
        <vt:i4>3080281</vt:i4>
      </vt:variant>
      <vt:variant>
        <vt:i4>21612</vt:i4>
      </vt:variant>
      <vt:variant>
        <vt:i4>1029</vt:i4>
      </vt:variant>
      <vt:variant>
        <vt:i4>1</vt:i4>
      </vt:variant>
      <vt:variant>
        <vt:lpwstr>Rplot0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aintenance of shared visible polymorphisms by frequency-dependent selection:  interactions between species</dc:title>
  <dc:creator>gso1</dc:creator>
  <cp:lastModifiedBy>Microsoft Office User</cp:lastModifiedBy>
  <cp:revision>5</cp:revision>
  <cp:lastPrinted>2015-04-09T08:30:00Z</cp:lastPrinted>
  <dcterms:created xsi:type="dcterms:W3CDTF">2017-08-10T17:28:00Z</dcterms:created>
  <dcterms:modified xsi:type="dcterms:W3CDTF">2017-10-06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proceedings-of-the-royal-society-b"/&gt;&lt;format class="21"/&gt;&lt;count citations="22" publications="25"/&gt;&lt;/info&gt;PAPERS2_INFO_END</vt:lpwstr>
  </property>
</Properties>
</file>